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6185549"/>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536185550"/>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of ............ </w:t>
      </w:r>
      <w:r w:rsidRPr="00B22DD9">
        <w:rPr>
          <w:rFonts w:cs="Times New Roman"/>
          <w:i/>
        </w:rPr>
        <w:t>(wrap around to this point if name and title are too long for one line)</w:t>
      </w:r>
    </w:p>
    <w:p w14:paraId="2D8AB293" w14:textId="77777777" w:rsidR="00864EEA" w:rsidRDefault="00864EEA" w:rsidP="003547DD">
      <w:pPr>
        <w:ind w:left="1800" w:hanging="1800"/>
        <w:rPr>
          <w:rFonts w:cs="Times New Roman"/>
        </w:rPr>
      </w:pPr>
    </w:p>
    <w:p w14:paraId="5B99D342" w14:textId="3E48C330" w:rsidR="003547DD" w:rsidRPr="000A05E4" w:rsidRDefault="003547DD" w:rsidP="0072455D">
      <w:pPr>
        <w:pStyle w:val="Heading1"/>
        <w:rPr>
          <w:b w:val="0"/>
        </w:rPr>
      </w:pPr>
      <w:bookmarkStart w:id="2" w:name="_Toc536185551"/>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536185552"/>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536185553"/>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37FBDA18" w14:textId="77777777" w:rsidR="003D213B" w:rsidRDefault="00756A87">
          <w:pPr>
            <w:pStyle w:val="TOC1"/>
            <w:tabs>
              <w:tab w:val="right" w:leader="dot" w:pos="8630"/>
            </w:tabs>
            <w:rPr>
              <w:b w:val="0"/>
              <w:bCs w:val="0"/>
              <w:caps w:val="0"/>
              <w:noProof/>
              <w:sz w:val="22"/>
              <w:szCs w:val="22"/>
              <w:lang w:eastAsia="ko-KR"/>
            </w:rPr>
          </w:pPr>
          <w:r>
            <w:fldChar w:fldCharType="begin"/>
          </w:r>
          <w:r>
            <w:instrText xml:space="preserve"> TOC \o "1-3" \h \z \u </w:instrText>
          </w:r>
          <w:r>
            <w:fldChar w:fldCharType="separate"/>
          </w:r>
          <w:hyperlink w:anchor="_Toc536185549" w:history="1">
            <w:r w:rsidR="003D213B" w:rsidRPr="00651B40">
              <w:rPr>
                <w:rStyle w:val="Hyperlink"/>
                <w:noProof/>
              </w:rPr>
              <w:t>DEDICATION</w:t>
            </w:r>
            <w:r w:rsidR="003D213B">
              <w:rPr>
                <w:noProof/>
                <w:webHidden/>
              </w:rPr>
              <w:tab/>
            </w:r>
            <w:r w:rsidR="003D213B">
              <w:rPr>
                <w:noProof/>
                <w:webHidden/>
              </w:rPr>
              <w:fldChar w:fldCharType="begin"/>
            </w:r>
            <w:r w:rsidR="003D213B">
              <w:rPr>
                <w:noProof/>
                <w:webHidden/>
              </w:rPr>
              <w:instrText xml:space="preserve"> PAGEREF _Toc536185549 \h </w:instrText>
            </w:r>
            <w:r w:rsidR="003D213B">
              <w:rPr>
                <w:noProof/>
                <w:webHidden/>
              </w:rPr>
            </w:r>
            <w:r w:rsidR="003D213B">
              <w:rPr>
                <w:noProof/>
                <w:webHidden/>
              </w:rPr>
              <w:fldChar w:fldCharType="separate"/>
            </w:r>
            <w:r w:rsidR="003D213B">
              <w:rPr>
                <w:noProof/>
                <w:webHidden/>
              </w:rPr>
              <w:t>v</w:t>
            </w:r>
            <w:r w:rsidR="003D213B">
              <w:rPr>
                <w:noProof/>
                <w:webHidden/>
              </w:rPr>
              <w:fldChar w:fldCharType="end"/>
            </w:r>
          </w:hyperlink>
        </w:p>
        <w:p w14:paraId="53EAA469" w14:textId="77777777" w:rsidR="003D213B" w:rsidRDefault="003D213B">
          <w:pPr>
            <w:pStyle w:val="TOC1"/>
            <w:tabs>
              <w:tab w:val="right" w:leader="dot" w:pos="8630"/>
            </w:tabs>
            <w:rPr>
              <w:b w:val="0"/>
              <w:bCs w:val="0"/>
              <w:caps w:val="0"/>
              <w:noProof/>
              <w:sz w:val="22"/>
              <w:szCs w:val="22"/>
              <w:lang w:eastAsia="ko-KR"/>
            </w:rPr>
          </w:pPr>
          <w:hyperlink w:anchor="_Toc536185550" w:history="1">
            <w:r w:rsidRPr="00651B40">
              <w:rPr>
                <w:rStyle w:val="Hyperlink"/>
                <w:noProof/>
              </w:rPr>
              <w:t>ACKNOWLEDGMENTS</w:t>
            </w:r>
            <w:r>
              <w:rPr>
                <w:noProof/>
                <w:webHidden/>
              </w:rPr>
              <w:tab/>
            </w:r>
            <w:r>
              <w:rPr>
                <w:noProof/>
                <w:webHidden/>
              </w:rPr>
              <w:fldChar w:fldCharType="begin"/>
            </w:r>
            <w:r>
              <w:rPr>
                <w:noProof/>
                <w:webHidden/>
              </w:rPr>
              <w:instrText xml:space="preserve"> PAGEREF _Toc536185550 \h </w:instrText>
            </w:r>
            <w:r>
              <w:rPr>
                <w:noProof/>
                <w:webHidden/>
              </w:rPr>
            </w:r>
            <w:r>
              <w:rPr>
                <w:noProof/>
                <w:webHidden/>
              </w:rPr>
              <w:fldChar w:fldCharType="separate"/>
            </w:r>
            <w:r>
              <w:rPr>
                <w:noProof/>
                <w:webHidden/>
              </w:rPr>
              <w:t>vi</w:t>
            </w:r>
            <w:r>
              <w:rPr>
                <w:noProof/>
                <w:webHidden/>
              </w:rPr>
              <w:fldChar w:fldCharType="end"/>
            </w:r>
          </w:hyperlink>
        </w:p>
        <w:p w14:paraId="6BB22AE1" w14:textId="77777777" w:rsidR="003D213B" w:rsidRDefault="003D213B">
          <w:pPr>
            <w:pStyle w:val="TOC1"/>
            <w:tabs>
              <w:tab w:val="right" w:leader="dot" w:pos="8630"/>
            </w:tabs>
            <w:rPr>
              <w:b w:val="0"/>
              <w:bCs w:val="0"/>
              <w:caps w:val="0"/>
              <w:noProof/>
              <w:sz w:val="22"/>
              <w:szCs w:val="22"/>
              <w:lang w:eastAsia="ko-KR"/>
            </w:rPr>
          </w:pPr>
          <w:hyperlink w:anchor="_Toc536185551" w:history="1">
            <w:r w:rsidRPr="00651B40">
              <w:rPr>
                <w:rStyle w:val="Hyperlink"/>
                <w:noProof/>
              </w:rPr>
              <w:t>ABSTRACT</w:t>
            </w:r>
            <w:r>
              <w:rPr>
                <w:noProof/>
                <w:webHidden/>
              </w:rPr>
              <w:tab/>
            </w:r>
            <w:r>
              <w:rPr>
                <w:noProof/>
                <w:webHidden/>
              </w:rPr>
              <w:fldChar w:fldCharType="begin"/>
            </w:r>
            <w:r>
              <w:rPr>
                <w:noProof/>
                <w:webHidden/>
              </w:rPr>
              <w:instrText xml:space="preserve"> PAGEREF _Toc536185551 \h </w:instrText>
            </w:r>
            <w:r>
              <w:rPr>
                <w:noProof/>
                <w:webHidden/>
              </w:rPr>
            </w:r>
            <w:r>
              <w:rPr>
                <w:noProof/>
                <w:webHidden/>
              </w:rPr>
              <w:fldChar w:fldCharType="separate"/>
            </w:r>
            <w:r>
              <w:rPr>
                <w:noProof/>
                <w:webHidden/>
              </w:rPr>
              <w:t>vii</w:t>
            </w:r>
            <w:r>
              <w:rPr>
                <w:noProof/>
                <w:webHidden/>
              </w:rPr>
              <w:fldChar w:fldCharType="end"/>
            </w:r>
          </w:hyperlink>
        </w:p>
        <w:p w14:paraId="2D23F8AB" w14:textId="77777777" w:rsidR="003D213B" w:rsidRDefault="003D213B">
          <w:pPr>
            <w:pStyle w:val="TOC1"/>
            <w:tabs>
              <w:tab w:val="right" w:leader="dot" w:pos="8630"/>
            </w:tabs>
            <w:rPr>
              <w:b w:val="0"/>
              <w:bCs w:val="0"/>
              <w:caps w:val="0"/>
              <w:noProof/>
              <w:sz w:val="22"/>
              <w:szCs w:val="22"/>
              <w:lang w:eastAsia="ko-KR"/>
            </w:rPr>
          </w:pPr>
          <w:hyperlink w:anchor="_Toc536185552" w:history="1">
            <w:r w:rsidRPr="00651B40">
              <w:rPr>
                <w:rStyle w:val="Hyperlink"/>
                <w:noProof/>
              </w:rPr>
              <w:t>PREFACE</w:t>
            </w:r>
            <w:r>
              <w:rPr>
                <w:noProof/>
                <w:webHidden/>
              </w:rPr>
              <w:tab/>
            </w:r>
            <w:r>
              <w:rPr>
                <w:noProof/>
                <w:webHidden/>
              </w:rPr>
              <w:fldChar w:fldCharType="begin"/>
            </w:r>
            <w:r>
              <w:rPr>
                <w:noProof/>
                <w:webHidden/>
              </w:rPr>
              <w:instrText xml:space="preserve"> PAGEREF _Toc536185552 \h </w:instrText>
            </w:r>
            <w:r>
              <w:rPr>
                <w:noProof/>
                <w:webHidden/>
              </w:rPr>
            </w:r>
            <w:r>
              <w:rPr>
                <w:noProof/>
                <w:webHidden/>
              </w:rPr>
              <w:fldChar w:fldCharType="separate"/>
            </w:r>
            <w:r>
              <w:rPr>
                <w:noProof/>
                <w:webHidden/>
              </w:rPr>
              <w:t>viii</w:t>
            </w:r>
            <w:r>
              <w:rPr>
                <w:noProof/>
                <w:webHidden/>
              </w:rPr>
              <w:fldChar w:fldCharType="end"/>
            </w:r>
          </w:hyperlink>
        </w:p>
        <w:p w14:paraId="58078692" w14:textId="77777777" w:rsidR="003D213B" w:rsidRDefault="003D213B">
          <w:pPr>
            <w:pStyle w:val="TOC1"/>
            <w:tabs>
              <w:tab w:val="right" w:leader="dot" w:pos="8630"/>
            </w:tabs>
            <w:rPr>
              <w:b w:val="0"/>
              <w:bCs w:val="0"/>
              <w:caps w:val="0"/>
              <w:noProof/>
              <w:sz w:val="22"/>
              <w:szCs w:val="22"/>
              <w:lang w:eastAsia="ko-KR"/>
            </w:rPr>
          </w:pPr>
          <w:hyperlink w:anchor="_Toc536185553" w:history="1">
            <w:r w:rsidRPr="00651B40">
              <w:rPr>
                <w:rStyle w:val="Hyperlink"/>
                <w:noProof/>
              </w:rPr>
              <w:t>TABLE OF CONTENTS</w:t>
            </w:r>
            <w:r>
              <w:rPr>
                <w:noProof/>
                <w:webHidden/>
              </w:rPr>
              <w:tab/>
            </w:r>
            <w:r>
              <w:rPr>
                <w:noProof/>
                <w:webHidden/>
              </w:rPr>
              <w:fldChar w:fldCharType="begin"/>
            </w:r>
            <w:r>
              <w:rPr>
                <w:noProof/>
                <w:webHidden/>
              </w:rPr>
              <w:instrText xml:space="preserve"> PAGEREF _Toc536185553 \h </w:instrText>
            </w:r>
            <w:r>
              <w:rPr>
                <w:noProof/>
                <w:webHidden/>
              </w:rPr>
            </w:r>
            <w:r>
              <w:rPr>
                <w:noProof/>
                <w:webHidden/>
              </w:rPr>
              <w:fldChar w:fldCharType="separate"/>
            </w:r>
            <w:r>
              <w:rPr>
                <w:noProof/>
                <w:webHidden/>
              </w:rPr>
              <w:t>ix</w:t>
            </w:r>
            <w:r>
              <w:rPr>
                <w:noProof/>
                <w:webHidden/>
              </w:rPr>
              <w:fldChar w:fldCharType="end"/>
            </w:r>
          </w:hyperlink>
        </w:p>
        <w:p w14:paraId="33C26FB3" w14:textId="77777777" w:rsidR="003D213B" w:rsidRDefault="003D213B">
          <w:pPr>
            <w:pStyle w:val="TOC1"/>
            <w:tabs>
              <w:tab w:val="right" w:leader="dot" w:pos="8630"/>
            </w:tabs>
            <w:rPr>
              <w:b w:val="0"/>
              <w:bCs w:val="0"/>
              <w:caps w:val="0"/>
              <w:noProof/>
              <w:sz w:val="22"/>
              <w:szCs w:val="22"/>
              <w:lang w:eastAsia="ko-KR"/>
            </w:rPr>
          </w:pPr>
          <w:hyperlink w:anchor="_Toc536185554" w:history="1">
            <w:r w:rsidRPr="00651B40">
              <w:rPr>
                <w:rStyle w:val="Hyperlink"/>
                <w:noProof/>
              </w:rPr>
              <w:t>LIST OF TABLES</w:t>
            </w:r>
            <w:r>
              <w:rPr>
                <w:noProof/>
                <w:webHidden/>
              </w:rPr>
              <w:tab/>
            </w:r>
            <w:r>
              <w:rPr>
                <w:noProof/>
                <w:webHidden/>
              </w:rPr>
              <w:fldChar w:fldCharType="begin"/>
            </w:r>
            <w:r>
              <w:rPr>
                <w:noProof/>
                <w:webHidden/>
              </w:rPr>
              <w:instrText xml:space="preserve"> PAGEREF _Toc536185554 \h </w:instrText>
            </w:r>
            <w:r>
              <w:rPr>
                <w:noProof/>
                <w:webHidden/>
              </w:rPr>
            </w:r>
            <w:r>
              <w:rPr>
                <w:noProof/>
                <w:webHidden/>
              </w:rPr>
              <w:fldChar w:fldCharType="separate"/>
            </w:r>
            <w:r>
              <w:rPr>
                <w:noProof/>
                <w:webHidden/>
              </w:rPr>
              <w:t>xiii</w:t>
            </w:r>
            <w:r>
              <w:rPr>
                <w:noProof/>
                <w:webHidden/>
              </w:rPr>
              <w:fldChar w:fldCharType="end"/>
            </w:r>
          </w:hyperlink>
        </w:p>
        <w:p w14:paraId="4543E5A4" w14:textId="77777777" w:rsidR="003D213B" w:rsidRDefault="003D213B">
          <w:pPr>
            <w:pStyle w:val="TOC1"/>
            <w:tabs>
              <w:tab w:val="right" w:leader="dot" w:pos="8630"/>
            </w:tabs>
            <w:rPr>
              <w:b w:val="0"/>
              <w:bCs w:val="0"/>
              <w:caps w:val="0"/>
              <w:noProof/>
              <w:sz w:val="22"/>
              <w:szCs w:val="22"/>
              <w:lang w:eastAsia="ko-KR"/>
            </w:rPr>
          </w:pPr>
          <w:hyperlink w:anchor="_Toc536185555" w:history="1">
            <w:r w:rsidRPr="00651B40">
              <w:rPr>
                <w:rStyle w:val="Hyperlink"/>
                <w:noProof/>
              </w:rPr>
              <w:t>LIST OF FIGURES</w:t>
            </w:r>
            <w:r>
              <w:rPr>
                <w:noProof/>
                <w:webHidden/>
              </w:rPr>
              <w:tab/>
            </w:r>
            <w:r>
              <w:rPr>
                <w:noProof/>
                <w:webHidden/>
              </w:rPr>
              <w:fldChar w:fldCharType="begin"/>
            </w:r>
            <w:r>
              <w:rPr>
                <w:noProof/>
                <w:webHidden/>
              </w:rPr>
              <w:instrText xml:space="preserve"> PAGEREF _Toc536185555 \h </w:instrText>
            </w:r>
            <w:r>
              <w:rPr>
                <w:noProof/>
                <w:webHidden/>
              </w:rPr>
            </w:r>
            <w:r>
              <w:rPr>
                <w:noProof/>
                <w:webHidden/>
              </w:rPr>
              <w:fldChar w:fldCharType="separate"/>
            </w:r>
            <w:r>
              <w:rPr>
                <w:noProof/>
                <w:webHidden/>
              </w:rPr>
              <w:t>xiv</w:t>
            </w:r>
            <w:r>
              <w:rPr>
                <w:noProof/>
                <w:webHidden/>
              </w:rPr>
              <w:fldChar w:fldCharType="end"/>
            </w:r>
          </w:hyperlink>
        </w:p>
        <w:p w14:paraId="58CDA695" w14:textId="77777777" w:rsidR="003D213B" w:rsidRDefault="003D213B">
          <w:pPr>
            <w:pStyle w:val="TOC1"/>
            <w:tabs>
              <w:tab w:val="right" w:leader="dot" w:pos="8630"/>
            </w:tabs>
            <w:rPr>
              <w:b w:val="0"/>
              <w:bCs w:val="0"/>
              <w:caps w:val="0"/>
              <w:noProof/>
              <w:sz w:val="22"/>
              <w:szCs w:val="22"/>
              <w:lang w:eastAsia="ko-KR"/>
            </w:rPr>
          </w:pPr>
          <w:hyperlink w:anchor="_Toc536185556" w:history="1">
            <w:r w:rsidRPr="00651B40">
              <w:rPr>
                <w:rStyle w:val="Hyperlink"/>
                <w:noProof/>
              </w:rPr>
              <w:t>LIST OF ILLUSTRATIONS</w:t>
            </w:r>
            <w:r>
              <w:rPr>
                <w:noProof/>
                <w:webHidden/>
              </w:rPr>
              <w:tab/>
            </w:r>
            <w:r>
              <w:rPr>
                <w:noProof/>
                <w:webHidden/>
              </w:rPr>
              <w:fldChar w:fldCharType="begin"/>
            </w:r>
            <w:r>
              <w:rPr>
                <w:noProof/>
                <w:webHidden/>
              </w:rPr>
              <w:instrText xml:space="preserve"> PAGEREF _Toc536185556 \h </w:instrText>
            </w:r>
            <w:r>
              <w:rPr>
                <w:noProof/>
                <w:webHidden/>
              </w:rPr>
            </w:r>
            <w:r>
              <w:rPr>
                <w:noProof/>
                <w:webHidden/>
              </w:rPr>
              <w:fldChar w:fldCharType="separate"/>
            </w:r>
            <w:r>
              <w:rPr>
                <w:noProof/>
                <w:webHidden/>
              </w:rPr>
              <w:t>xvi</w:t>
            </w:r>
            <w:r>
              <w:rPr>
                <w:noProof/>
                <w:webHidden/>
              </w:rPr>
              <w:fldChar w:fldCharType="end"/>
            </w:r>
          </w:hyperlink>
        </w:p>
        <w:p w14:paraId="647C9272" w14:textId="77777777" w:rsidR="003D213B" w:rsidRDefault="003D213B">
          <w:pPr>
            <w:pStyle w:val="TOC1"/>
            <w:tabs>
              <w:tab w:val="right" w:leader="dot" w:pos="8630"/>
            </w:tabs>
            <w:rPr>
              <w:b w:val="0"/>
              <w:bCs w:val="0"/>
              <w:caps w:val="0"/>
              <w:noProof/>
              <w:sz w:val="22"/>
              <w:szCs w:val="22"/>
              <w:lang w:eastAsia="ko-KR"/>
            </w:rPr>
          </w:pPr>
          <w:hyperlink w:anchor="_Toc536185557" w:history="1">
            <w:r w:rsidRPr="00651B40">
              <w:rPr>
                <w:rStyle w:val="Hyperlink"/>
                <w:noProof/>
              </w:rPr>
              <w:t>LIST OF ABBREVIATIONS</w:t>
            </w:r>
            <w:r>
              <w:rPr>
                <w:noProof/>
                <w:webHidden/>
              </w:rPr>
              <w:tab/>
            </w:r>
            <w:r>
              <w:rPr>
                <w:noProof/>
                <w:webHidden/>
              </w:rPr>
              <w:fldChar w:fldCharType="begin"/>
            </w:r>
            <w:r>
              <w:rPr>
                <w:noProof/>
                <w:webHidden/>
              </w:rPr>
              <w:instrText xml:space="preserve"> PAGEREF _Toc536185557 \h </w:instrText>
            </w:r>
            <w:r>
              <w:rPr>
                <w:noProof/>
                <w:webHidden/>
              </w:rPr>
            </w:r>
            <w:r>
              <w:rPr>
                <w:noProof/>
                <w:webHidden/>
              </w:rPr>
              <w:fldChar w:fldCharType="separate"/>
            </w:r>
            <w:r>
              <w:rPr>
                <w:noProof/>
                <w:webHidden/>
              </w:rPr>
              <w:t>xvii</w:t>
            </w:r>
            <w:r>
              <w:rPr>
                <w:noProof/>
                <w:webHidden/>
              </w:rPr>
              <w:fldChar w:fldCharType="end"/>
            </w:r>
          </w:hyperlink>
        </w:p>
        <w:p w14:paraId="1A0B03F8" w14:textId="77777777" w:rsidR="003D213B" w:rsidRDefault="003D213B">
          <w:pPr>
            <w:pStyle w:val="TOC1"/>
            <w:tabs>
              <w:tab w:val="right" w:leader="dot" w:pos="8630"/>
            </w:tabs>
            <w:rPr>
              <w:b w:val="0"/>
              <w:bCs w:val="0"/>
              <w:caps w:val="0"/>
              <w:noProof/>
              <w:sz w:val="22"/>
              <w:szCs w:val="22"/>
              <w:lang w:eastAsia="ko-KR"/>
            </w:rPr>
          </w:pPr>
          <w:hyperlink w:anchor="_Toc536185558" w:history="1">
            <w:r w:rsidRPr="00651B40">
              <w:rPr>
                <w:rStyle w:val="Hyperlink"/>
                <w:noProof/>
              </w:rPr>
              <w:t>GLOSSARY</w:t>
            </w:r>
            <w:r>
              <w:rPr>
                <w:noProof/>
                <w:webHidden/>
              </w:rPr>
              <w:tab/>
            </w:r>
            <w:r>
              <w:rPr>
                <w:noProof/>
                <w:webHidden/>
              </w:rPr>
              <w:fldChar w:fldCharType="begin"/>
            </w:r>
            <w:r>
              <w:rPr>
                <w:noProof/>
                <w:webHidden/>
              </w:rPr>
              <w:instrText xml:space="preserve"> PAGEREF _Toc536185558 \h </w:instrText>
            </w:r>
            <w:r>
              <w:rPr>
                <w:noProof/>
                <w:webHidden/>
              </w:rPr>
            </w:r>
            <w:r>
              <w:rPr>
                <w:noProof/>
                <w:webHidden/>
              </w:rPr>
              <w:fldChar w:fldCharType="separate"/>
            </w:r>
            <w:r>
              <w:rPr>
                <w:noProof/>
                <w:webHidden/>
              </w:rPr>
              <w:t>xviii</w:t>
            </w:r>
            <w:r>
              <w:rPr>
                <w:noProof/>
                <w:webHidden/>
              </w:rPr>
              <w:fldChar w:fldCharType="end"/>
            </w:r>
          </w:hyperlink>
        </w:p>
        <w:p w14:paraId="33A411CB" w14:textId="77777777" w:rsidR="003D213B" w:rsidRDefault="003D213B">
          <w:pPr>
            <w:pStyle w:val="TOC1"/>
            <w:tabs>
              <w:tab w:val="right" w:leader="dot" w:pos="8630"/>
            </w:tabs>
            <w:rPr>
              <w:b w:val="0"/>
              <w:bCs w:val="0"/>
              <w:caps w:val="0"/>
              <w:noProof/>
              <w:sz w:val="22"/>
              <w:szCs w:val="22"/>
              <w:lang w:eastAsia="ko-KR"/>
            </w:rPr>
          </w:pPr>
          <w:hyperlink w:anchor="_Toc536185559" w:history="1">
            <w:r w:rsidRPr="00651B40">
              <w:rPr>
                <w:rStyle w:val="Hyperlink"/>
                <w:noProof/>
              </w:rPr>
              <w:t>CHAPTER ONE</w:t>
            </w:r>
            <w:r>
              <w:rPr>
                <w:noProof/>
                <w:webHidden/>
              </w:rPr>
              <w:tab/>
            </w:r>
            <w:r>
              <w:rPr>
                <w:noProof/>
                <w:webHidden/>
              </w:rPr>
              <w:fldChar w:fldCharType="begin"/>
            </w:r>
            <w:r>
              <w:rPr>
                <w:noProof/>
                <w:webHidden/>
              </w:rPr>
              <w:instrText xml:space="preserve"> PAGEREF _Toc536185559 \h </w:instrText>
            </w:r>
            <w:r>
              <w:rPr>
                <w:noProof/>
                <w:webHidden/>
              </w:rPr>
            </w:r>
            <w:r>
              <w:rPr>
                <w:noProof/>
                <w:webHidden/>
              </w:rPr>
              <w:fldChar w:fldCharType="separate"/>
            </w:r>
            <w:r>
              <w:rPr>
                <w:noProof/>
                <w:webHidden/>
              </w:rPr>
              <w:t>1</w:t>
            </w:r>
            <w:r>
              <w:rPr>
                <w:noProof/>
                <w:webHidden/>
              </w:rPr>
              <w:fldChar w:fldCharType="end"/>
            </w:r>
          </w:hyperlink>
        </w:p>
        <w:p w14:paraId="384B6446" w14:textId="77777777" w:rsidR="003D213B" w:rsidRDefault="003D213B">
          <w:pPr>
            <w:pStyle w:val="TOC2"/>
            <w:tabs>
              <w:tab w:val="left" w:pos="960"/>
              <w:tab w:val="right" w:leader="dot" w:pos="8630"/>
            </w:tabs>
            <w:rPr>
              <w:smallCaps w:val="0"/>
              <w:noProof/>
              <w:sz w:val="22"/>
              <w:szCs w:val="22"/>
              <w:lang w:eastAsia="ko-KR"/>
            </w:rPr>
          </w:pPr>
          <w:hyperlink w:anchor="_Toc536185560" w:history="1">
            <w:r w:rsidRPr="00651B40">
              <w:rPr>
                <w:rStyle w:val="Hyperlink"/>
                <w:noProof/>
              </w:rPr>
              <w:t>1.1.</w:t>
            </w:r>
            <w:r>
              <w:rPr>
                <w:smallCaps w:val="0"/>
                <w:noProof/>
                <w:sz w:val="22"/>
                <w:szCs w:val="22"/>
                <w:lang w:eastAsia="ko-KR"/>
              </w:rPr>
              <w:tab/>
            </w:r>
            <w:r w:rsidRPr="00651B40">
              <w:rPr>
                <w:rStyle w:val="Hyperlink"/>
                <w:noProof/>
              </w:rPr>
              <w:t>Historical considerations of the hippocampal formation and amygdalar complex in learning and memory</w:t>
            </w:r>
            <w:r>
              <w:rPr>
                <w:noProof/>
                <w:webHidden/>
              </w:rPr>
              <w:tab/>
            </w:r>
            <w:r>
              <w:rPr>
                <w:noProof/>
                <w:webHidden/>
              </w:rPr>
              <w:fldChar w:fldCharType="begin"/>
            </w:r>
            <w:r>
              <w:rPr>
                <w:noProof/>
                <w:webHidden/>
              </w:rPr>
              <w:instrText xml:space="preserve"> PAGEREF _Toc536185560 \h </w:instrText>
            </w:r>
            <w:r>
              <w:rPr>
                <w:noProof/>
                <w:webHidden/>
              </w:rPr>
            </w:r>
            <w:r>
              <w:rPr>
                <w:noProof/>
                <w:webHidden/>
              </w:rPr>
              <w:fldChar w:fldCharType="separate"/>
            </w:r>
            <w:r>
              <w:rPr>
                <w:noProof/>
                <w:webHidden/>
              </w:rPr>
              <w:t>1</w:t>
            </w:r>
            <w:r>
              <w:rPr>
                <w:noProof/>
                <w:webHidden/>
              </w:rPr>
              <w:fldChar w:fldCharType="end"/>
            </w:r>
          </w:hyperlink>
        </w:p>
        <w:p w14:paraId="3F52AEDE" w14:textId="77777777" w:rsidR="003D213B" w:rsidRDefault="003D213B">
          <w:pPr>
            <w:pStyle w:val="TOC2"/>
            <w:tabs>
              <w:tab w:val="left" w:pos="960"/>
              <w:tab w:val="right" w:leader="dot" w:pos="8630"/>
            </w:tabs>
            <w:rPr>
              <w:smallCaps w:val="0"/>
              <w:noProof/>
              <w:sz w:val="22"/>
              <w:szCs w:val="22"/>
              <w:lang w:eastAsia="ko-KR"/>
            </w:rPr>
          </w:pPr>
          <w:hyperlink w:anchor="_Toc536185561" w:history="1">
            <w:r w:rsidRPr="00651B40">
              <w:rPr>
                <w:rStyle w:val="Hyperlink"/>
                <w:noProof/>
              </w:rPr>
              <w:t>1.2.</w:t>
            </w:r>
            <w:r>
              <w:rPr>
                <w:smallCaps w:val="0"/>
                <w:noProof/>
                <w:sz w:val="22"/>
                <w:szCs w:val="22"/>
                <w:lang w:eastAsia="ko-KR"/>
              </w:rPr>
              <w:tab/>
            </w:r>
            <w:r w:rsidRPr="00651B40">
              <w:rPr>
                <w:rStyle w:val="Hyperlink"/>
                <w:noProof/>
              </w:rPr>
              <w:t>Anatomical connections of the hippocampal formation</w:t>
            </w:r>
            <w:r>
              <w:rPr>
                <w:noProof/>
                <w:webHidden/>
              </w:rPr>
              <w:tab/>
            </w:r>
            <w:r>
              <w:rPr>
                <w:noProof/>
                <w:webHidden/>
              </w:rPr>
              <w:fldChar w:fldCharType="begin"/>
            </w:r>
            <w:r>
              <w:rPr>
                <w:noProof/>
                <w:webHidden/>
              </w:rPr>
              <w:instrText xml:space="preserve"> PAGEREF _Toc536185561 \h </w:instrText>
            </w:r>
            <w:r>
              <w:rPr>
                <w:noProof/>
                <w:webHidden/>
              </w:rPr>
            </w:r>
            <w:r>
              <w:rPr>
                <w:noProof/>
                <w:webHidden/>
              </w:rPr>
              <w:fldChar w:fldCharType="separate"/>
            </w:r>
            <w:r>
              <w:rPr>
                <w:noProof/>
                <w:webHidden/>
              </w:rPr>
              <w:t>2</w:t>
            </w:r>
            <w:r>
              <w:rPr>
                <w:noProof/>
                <w:webHidden/>
              </w:rPr>
              <w:fldChar w:fldCharType="end"/>
            </w:r>
          </w:hyperlink>
        </w:p>
        <w:p w14:paraId="620B4187" w14:textId="77777777" w:rsidR="003D213B" w:rsidRDefault="003D213B">
          <w:pPr>
            <w:pStyle w:val="TOC3"/>
            <w:tabs>
              <w:tab w:val="left" w:pos="1200"/>
              <w:tab w:val="right" w:leader="dot" w:pos="8630"/>
            </w:tabs>
            <w:rPr>
              <w:i w:val="0"/>
              <w:iCs w:val="0"/>
              <w:noProof/>
              <w:sz w:val="22"/>
              <w:szCs w:val="22"/>
              <w:lang w:eastAsia="ko-KR"/>
            </w:rPr>
          </w:pPr>
          <w:hyperlink w:anchor="_Toc536185562" w:history="1">
            <w:r w:rsidRPr="00651B40">
              <w:rPr>
                <w:rStyle w:val="Hyperlink"/>
                <w:noProof/>
              </w:rPr>
              <w:t>1.2.1.</w:t>
            </w:r>
            <w:r>
              <w:rPr>
                <w:i w:val="0"/>
                <w:iCs w:val="0"/>
                <w:noProof/>
                <w:sz w:val="22"/>
                <w:szCs w:val="22"/>
                <w:lang w:eastAsia="ko-KR"/>
              </w:rPr>
              <w:tab/>
            </w:r>
            <w:r w:rsidRPr="00651B40">
              <w:rPr>
                <w:rStyle w:val="Hyperlink"/>
                <w:noProof/>
              </w:rPr>
              <w:t>Dentate gyrus</w:t>
            </w:r>
            <w:r>
              <w:rPr>
                <w:noProof/>
                <w:webHidden/>
              </w:rPr>
              <w:tab/>
            </w:r>
            <w:r>
              <w:rPr>
                <w:noProof/>
                <w:webHidden/>
              </w:rPr>
              <w:fldChar w:fldCharType="begin"/>
            </w:r>
            <w:r>
              <w:rPr>
                <w:noProof/>
                <w:webHidden/>
              </w:rPr>
              <w:instrText xml:space="preserve"> PAGEREF _Toc536185562 \h </w:instrText>
            </w:r>
            <w:r>
              <w:rPr>
                <w:noProof/>
                <w:webHidden/>
              </w:rPr>
            </w:r>
            <w:r>
              <w:rPr>
                <w:noProof/>
                <w:webHidden/>
              </w:rPr>
              <w:fldChar w:fldCharType="separate"/>
            </w:r>
            <w:r>
              <w:rPr>
                <w:noProof/>
                <w:webHidden/>
              </w:rPr>
              <w:t>3</w:t>
            </w:r>
            <w:r>
              <w:rPr>
                <w:noProof/>
                <w:webHidden/>
              </w:rPr>
              <w:fldChar w:fldCharType="end"/>
            </w:r>
          </w:hyperlink>
        </w:p>
        <w:p w14:paraId="64DDD1CD" w14:textId="77777777" w:rsidR="003D213B" w:rsidRDefault="003D213B">
          <w:pPr>
            <w:pStyle w:val="TOC3"/>
            <w:tabs>
              <w:tab w:val="left" w:pos="1200"/>
              <w:tab w:val="right" w:leader="dot" w:pos="8630"/>
            </w:tabs>
            <w:rPr>
              <w:i w:val="0"/>
              <w:iCs w:val="0"/>
              <w:noProof/>
              <w:sz w:val="22"/>
              <w:szCs w:val="22"/>
              <w:lang w:eastAsia="ko-KR"/>
            </w:rPr>
          </w:pPr>
          <w:hyperlink w:anchor="_Toc536185563" w:history="1">
            <w:r w:rsidRPr="00651B40">
              <w:rPr>
                <w:rStyle w:val="Hyperlink"/>
                <w:noProof/>
              </w:rPr>
              <w:t>1.2.2.</w:t>
            </w:r>
            <w:r>
              <w:rPr>
                <w:i w:val="0"/>
                <w:iCs w:val="0"/>
                <w:noProof/>
                <w:sz w:val="22"/>
                <w:szCs w:val="22"/>
                <w:lang w:eastAsia="ko-KR"/>
              </w:rPr>
              <w:tab/>
            </w:r>
            <w:r w:rsidRPr="00651B40">
              <w:rPr>
                <w:rStyle w:val="Hyperlink"/>
                <w:noProof/>
              </w:rPr>
              <w:t>CA3</w:t>
            </w:r>
            <w:r>
              <w:rPr>
                <w:noProof/>
                <w:webHidden/>
              </w:rPr>
              <w:tab/>
            </w:r>
            <w:r>
              <w:rPr>
                <w:noProof/>
                <w:webHidden/>
              </w:rPr>
              <w:fldChar w:fldCharType="begin"/>
            </w:r>
            <w:r>
              <w:rPr>
                <w:noProof/>
                <w:webHidden/>
              </w:rPr>
              <w:instrText xml:space="preserve"> PAGEREF _Toc536185563 \h </w:instrText>
            </w:r>
            <w:r>
              <w:rPr>
                <w:noProof/>
                <w:webHidden/>
              </w:rPr>
            </w:r>
            <w:r>
              <w:rPr>
                <w:noProof/>
                <w:webHidden/>
              </w:rPr>
              <w:fldChar w:fldCharType="separate"/>
            </w:r>
            <w:r>
              <w:rPr>
                <w:noProof/>
                <w:webHidden/>
              </w:rPr>
              <w:t>4</w:t>
            </w:r>
            <w:r>
              <w:rPr>
                <w:noProof/>
                <w:webHidden/>
              </w:rPr>
              <w:fldChar w:fldCharType="end"/>
            </w:r>
          </w:hyperlink>
        </w:p>
        <w:p w14:paraId="2CC685AF" w14:textId="77777777" w:rsidR="003D213B" w:rsidRDefault="003D213B">
          <w:pPr>
            <w:pStyle w:val="TOC3"/>
            <w:tabs>
              <w:tab w:val="left" w:pos="1200"/>
              <w:tab w:val="right" w:leader="dot" w:pos="8630"/>
            </w:tabs>
            <w:rPr>
              <w:i w:val="0"/>
              <w:iCs w:val="0"/>
              <w:noProof/>
              <w:sz w:val="22"/>
              <w:szCs w:val="22"/>
              <w:lang w:eastAsia="ko-KR"/>
            </w:rPr>
          </w:pPr>
          <w:hyperlink w:anchor="_Toc536185564" w:history="1">
            <w:r w:rsidRPr="00651B40">
              <w:rPr>
                <w:rStyle w:val="Hyperlink"/>
                <w:noProof/>
              </w:rPr>
              <w:t>1.2.3.</w:t>
            </w:r>
            <w:r>
              <w:rPr>
                <w:i w:val="0"/>
                <w:iCs w:val="0"/>
                <w:noProof/>
                <w:sz w:val="22"/>
                <w:szCs w:val="22"/>
                <w:lang w:eastAsia="ko-KR"/>
              </w:rPr>
              <w:tab/>
            </w:r>
            <w:r w:rsidRPr="00651B40">
              <w:rPr>
                <w:rStyle w:val="Hyperlink"/>
                <w:noProof/>
              </w:rPr>
              <w:t>CA1</w:t>
            </w:r>
            <w:r>
              <w:rPr>
                <w:noProof/>
                <w:webHidden/>
              </w:rPr>
              <w:tab/>
            </w:r>
            <w:r>
              <w:rPr>
                <w:noProof/>
                <w:webHidden/>
              </w:rPr>
              <w:fldChar w:fldCharType="begin"/>
            </w:r>
            <w:r>
              <w:rPr>
                <w:noProof/>
                <w:webHidden/>
              </w:rPr>
              <w:instrText xml:space="preserve"> PAGEREF _Toc536185564 \h </w:instrText>
            </w:r>
            <w:r>
              <w:rPr>
                <w:noProof/>
                <w:webHidden/>
              </w:rPr>
            </w:r>
            <w:r>
              <w:rPr>
                <w:noProof/>
                <w:webHidden/>
              </w:rPr>
              <w:fldChar w:fldCharType="separate"/>
            </w:r>
            <w:r>
              <w:rPr>
                <w:noProof/>
                <w:webHidden/>
              </w:rPr>
              <w:t>6</w:t>
            </w:r>
            <w:r>
              <w:rPr>
                <w:noProof/>
                <w:webHidden/>
              </w:rPr>
              <w:fldChar w:fldCharType="end"/>
            </w:r>
          </w:hyperlink>
        </w:p>
        <w:p w14:paraId="570346BE" w14:textId="77777777" w:rsidR="003D213B" w:rsidRDefault="003D213B">
          <w:pPr>
            <w:pStyle w:val="TOC3"/>
            <w:tabs>
              <w:tab w:val="left" w:pos="1200"/>
              <w:tab w:val="right" w:leader="dot" w:pos="8630"/>
            </w:tabs>
            <w:rPr>
              <w:i w:val="0"/>
              <w:iCs w:val="0"/>
              <w:noProof/>
              <w:sz w:val="22"/>
              <w:szCs w:val="22"/>
              <w:lang w:eastAsia="ko-KR"/>
            </w:rPr>
          </w:pPr>
          <w:hyperlink w:anchor="_Toc536185565" w:history="1">
            <w:r w:rsidRPr="00651B40">
              <w:rPr>
                <w:rStyle w:val="Hyperlink"/>
                <w:noProof/>
              </w:rPr>
              <w:t>1.2.4.</w:t>
            </w:r>
            <w:r>
              <w:rPr>
                <w:i w:val="0"/>
                <w:iCs w:val="0"/>
                <w:noProof/>
                <w:sz w:val="22"/>
                <w:szCs w:val="22"/>
                <w:lang w:eastAsia="ko-KR"/>
              </w:rPr>
              <w:tab/>
            </w:r>
            <w:r w:rsidRPr="00651B40">
              <w:rPr>
                <w:rStyle w:val="Hyperlink"/>
                <w:noProof/>
              </w:rPr>
              <w:t>Subicular complex</w:t>
            </w:r>
            <w:r>
              <w:rPr>
                <w:noProof/>
                <w:webHidden/>
              </w:rPr>
              <w:tab/>
            </w:r>
            <w:r>
              <w:rPr>
                <w:noProof/>
                <w:webHidden/>
              </w:rPr>
              <w:fldChar w:fldCharType="begin"/>
            </w:r>
            <w:r>
              <w:rPr>
                <w:noProof/>
                <w:webHidden/>
              </w:rPr>
              <w:instrText xml:space="preserve"> PAGEREF _Toc536185565 \h </w:instrText>
            </w:r>
            <w:r>
              <w:rPr>
                <w:noProof/>
                <w:webHidden/>
              </w:rPr>
            </w:r>
            <w:r>
              <w:rPr>
                <w:noProof/>
                <w:webHidden/>
              </w:rPr>
              <w:fldChar w:fldCharType="separate"/>
            </w:r>
            <w:r>
              <w:rPr>
                <w:noProof/>
                <w:webHidden/>
              </w:rPr>
              <w:t>8</w:t>
            </w:r>
            <w:r>
              <w:rPr>
                <w:noProof/>
                <w:webHidden/>
              </w:rPr>
              <w:fldChar w:fldCharType="end"/>
            </w:r>
          </w:hyperlink>
        </w:p>
        <w:p w14:paraId="33BDBB65" w14:textId="77777777" w:rsidR="003D213B" w:rsidRDefault="003D213B">
          <w:pPr>
            <w:pStyle w:val="TOC3"/>
            <w:tabs>
              <w:tab w:val="left" w:pos="1200"/>
              <w:tab w:val="right" w:leader="dot" w:pos="8630"/>
            </w:tabs>
            <w:rPr>
              <w:i w:val="0"/>
              <w:iCs w:val="0"/>
              <w:noProof/>
              <w:sz w:val="22"/>
              <w:szCs w:val="22"/>
              <w:lang w:eastAsia="ko-KR"/>
            </w:rPr>
          </w:pPr>
          <w:hyperlink w:anchor="_Toc536185566" w:history="1">
            <w:r w:rsidRPr="00651B40">
              <w:rPr>
                <w:rStyle w:val="Hyperlink"/>
                <w:noProof/>
              </w:rPr>
              <w:t>1.2.5.</w:t>
            </w:r>
            <w:r>
              <w:rPr>
                <w:i w:val="0"/>
                <w:iCs w:val="0"/>
                <w:noProof/>
                <w:sz w:val="22"/>
                <w:szCs w:val="22"/>
                <w:lang w:eastAsia="ko-KR"/>
              </w:rPr>
              <w:tab/>
            </w:r>
            <w:r w:rsidRPr="00651B40">
              <w:rPr>
                <w:rStyle w:val="Hyperlink"/>
                <w:noProof/>
              </w:rPr>
              <w:t>CA2</w:t>
            </w:r>
            <w:r>
              <w:rPr>
                <w:noProof/>
                <w:webHidden/>
              </w:rPr>
              <w:tab/>
            </w:r>
            <w:r>
              <w:rPr>
                <w:noProof/>
                <w:webHidden/>
              </w:rPr>
              <w:fldChar w:fldCharType="begin"/>
            </w:r>
            <w:r>
              <w:rPr>
                <w:noProof/>
                <w:webHidden/>
              </w:rPr>
              <w:instrText xml:space="preserve"> PAGEREF _Toc536185566 \h </w:instrText>
            </w:r>
            <w:r>
              <w:rPr>
                <w:noProof/>
                <w:webHidden/>
              </w:rPr>
            </w:r>
            <w:r>
              <w:rPr>
                <w:noProof/>
                <w:webHidden/>
              </w:rPr>
              <w:fldChar w:fldCharType="separate"/>
            </w:r>
            <w:r>
              <w:rPr>
                <w:noProof/>
                <w:webHidden/>
              </w:rPr>
              <w:t>9</w:t>
            </w:r>
            <w:r>
              <w:rPr>
                <w:noProof/>
                <w:webHidden/>
              </w:rPr>
              <w:fldChar w:fldCharType="end"/>
            </w:r>
          </w:hyperlink>
        </w:p>
        <w:p w14:paraId="10CAD967" w14:textId="77777777" w:rsidR="003D213B" w:rsidRDefault="003D213B">
          <w:pPr>
            <w:pStyle w:val="TOC3"/>
            <w:tabs>
              <w:tab w:val="left" w:pos="1200"/>
              <w:tab w:val="right" w:leader="dot" w:pos="8630"/>
            </w:tabs>
            <w:rPr>
              <w:i w:val="0"/>
              <w:iCs w:val="0"/>
              <w:noProof/>
              <w:sz w:val="22"/>
              <w:szCs w:val="22"/>
              <w:lang w:eastAsia="ko-KR"/>
            </w:rPr>
          </w:pPr>
          <w:hyperlink w:anchor="_Toc536185567" w:history="1">
            <w:r w:rsidRPr="00651B40">
              <w:rPr>
                <w:rStyle w:val="Hyperlink"/>
                <w:noProof/>
              </w:rPr>
              <w:t>1.2.6.</w:t>
            </w:r>
            <w:r>
              <w:rPr>
                <w:i w:val="0"/>
                <w:iCs w:val="0"/>
                <w:noProof/>
                <w:sz w:val="22"/>
                <w:szCs w:val="22"/>
                <w:lang w:eastAsia="ko-KR"/>
              </w:rPr>
              <w:tab/>
            </w:r>
            <w:r w:rsidRPr="00651B40">
              <w:rPr>
                <w:rStyle w:val="Hyperlink"/>
                <w:noProof/>
              </w:rPr>
              <w:t>Medial septum</w:t>
            </w:r>
            <w:r>
              <w:rPr>
                <w:noProof/>
                <w:webHidden/>
              </w:rPr>
              <w:tab/>
            </w:r>
            <w:r>
              <w:rPr>
                <w:noProof/>
                <w:webHidden/>
              </w:rPr>
              <w:fldChar w:fldCharType="begin"/>
            </w:r>
            <w:r>
              <w:rPr>
                <w:noProof/>
                <w:webHidden/>
              </w:rPr>
              <w:instrText xml:space="preserve"> PAGEREF _Toc536185567 \h </w:instrText>
            </w:r>
            <w:r>
              <w:rPr>
                <w:noProof/>
                <w:webHidden/>
              </w:rPr>
            </w:r>
            <w:r>
              <w:rPr>
                <w:noProof/>
                <w:webHidden/>
              </w:rPr>
              <w:fldChar w:fldCharType="separate"/>
            </w:r>
            <w:r>
              <w:rPr>
                <w:noProof/>
                <w:webHidden/>
              </w:rPr>
              <w:t>10</w:t>
            </w:r>
            <w:r>
              <w:rPr>
                <w:noProof/>
                <w:webHidden/>
              </w:rPr>
              <w:fldChar w:fldCharType="end"/>
            </w:r>
          </w:hyperlink>
        </w:p>
        <w:p w14:paraId="5102F160" w14:textId="77777777" w:rsidR="003D213B" w:rsidRDefault="003D213B">
          <w:pPr>
            <w:pStyle w:val="TOC3"/>
            <w:tabs>
              <w:tab w:val="left" w:pos="1200"/>
              <w:tab w:val="right" w:leader="dot" w:pos="8630"/>
            </w:tabs>
            <w:rPr>
              <w:i w:val="0"/>
              <w:iCs w:val="0"/>
              <w:noProof/>
              <w:sz w:val="22"/>
              <w:szCs w:val="22"/>
              <w:lang w:eastAsia="ko-KR"/>
            </w:rPr>
          </w:pPr>
          <w:hyperlink w:anchor="_Toc536185568" w:history="1">
            <w:r w:rsidRPr="00651B40">
              <w:rPr>
                <w:rStyle w:val="Hyperlink"/>
                <w:noProof/>
              </w:rPr>
              <w:t>1.2.7.</w:t>
            </w:r>
            <w:r>
              <w:rPr>
                <w:i w:val="0"/>
                <w:iCs w:val="0"/>
                <w:noProof/>
                <w:sz w:val="22"/>
                <w:szCs w:val="22"/>
                <w:lang w:eastAsia="ko-KR"/>
              </w:rPr>
              <w:tab/>
            </w:r>
            <w:r w:rsidRPr="00651B40">
              <w:rPr>
                <w:rStyle w:val="Hyperlink"/>
                <w:noProof/>
              </w:rPr>
              <w:t>Lateral entorhinal cortex</w:t>
            </w:r>
            <w:r>
              <w:rPr>
                <w:noProof/>
                <w:webHidden/>
              </w:rPr>
              <w:tab/>
            </w:r>
            <w:r>
              <w:rPr>
                <w:noProof/>
                <w:webHidden/>
              </w:rPr>
              <w:fldChar w:fldCharType="begin"/>
            </w:r>
            <w:r>
              <w:rPr>
                <w:noProof/>
                <w:webHidden/>
              </w:rPr>
              <w:instrText xml:space="preserve"> PAGEREF _Toc536185568 \h </w:instrText>
            </w:r>
            <w:r>
              <w:rPr>
                <w:noProof/>
                <w:webHidden/>
              </w:rPr>
            </w:r>
            <w:r>
              <w:rPr>
                <w:noProof/>
                <w:webHidden/>
              </w:rPr>
              <w:fldChar w:fldCharType="separate"/>
            </w:r>
            <w:r>
              <w:rPr>
                <w:noProof/>
                <w:webHidden/>
              </w:rPr>
              <w:t>11</w:t>
            </w:r>
            <w:r>
              <w:rPr>
                <w:noProof/>
                <w:webHidden/>
              </w:rPr>
              <w:fldChar w:fldCharType="end"/>
            </w:r>
          </w:hyperlink>
        </w:p>
        <w:p w14:paraId="78F2C91D" w14:textId="77777777" w:rsidR="003D213B" w:rsidRDefault="003D213B">
          <w:pPr>
            <w:pStyle w:val="TOC3"/>
            <w:tabs>
              <w:tab w:val="left" w:pos="1200"/>
              <w:tab w:val="right" w:leader="dot" w:pos="8630"/>
            </w:tabs>
            <w:rPr>
              <w:i w:val="0"/>
              <w:iCs w:val="0"/>
              <w:noProof/>
              <w:sz w:val="22"/>
              <w:szCs w:val="22"/>
              <w:lang w:eastAsia="ko-KR"/>
            </w:rPr>
          </w:pPr>
          <w:hyperlink w:anchor="_Toc536185569" w:history="1">
            <w:r w:rsidRPr="00651B40">
              <w:rPr>
                <w:rStyle w:val="Hyperlink"/>
                <w:noProof/>
              </w:rPr>
              <w:t>1.2.8.</w:t>
            </w:r>
            <w:r>
              <w:rPr>
                <w:i w:val="0"/>
                <w:iCs w:val="0"/>
                <w:noProof/>
                <w:sz w:val="22"/>
                <w:szCs w:val="22"/>
                <w:lang w:eastAsia="ko-KR"/>
              </w:rPr>
              <w:tab/>
            </w:r>
            <w:r w:rsidRPr="00651B40">
              <w:rPr>
                <w:rStyle w:val="Hyperlink"/>
                <w:noProof/>
              </w:rPr>
              <w:t>Medial entorhinal cortex</w:t>
            </w:r>
            <w:r>
              <w:rPr>
                <w:noProof/>
                <w:webHidden/>
              </w:rPr>
              <w:tab/>
            </w:r>
            <w:r>
              <w:rPr>
                <w:noProof/>
                <w:webHidden/>
              </w:rPr>
              <w:fldChar w:fldCharType="begin"/>
            </w:r>
            <w:r>
              <w:rPr>
                <w:noProof/>
                <w:webHidden/>
              </w:rPr>
              <w:instrText xml:space="preserve"> PAGEREF _Toc536185569 \h </w:instrText>
            </w:r>
            <w:r>
              <w:rPr>
                <w:noProof/>
                <w:webHidden/>
              </w:rPr>
            </w:r>
            <w:r>
              <w:rPr>
                <w:noProof/>
                <w:webHidden/>
              </w:rPr>
              <w:fldChar w:fldCharType="separate"/>
            </w:r>
            <w:r>
              <w:rPr>
                <w:noProof/>
                <w:webHidden/>
              </w:rPr>
              <w:t>11</w:t>
            </w:r>
            <w:r>
              <w:rPr>
                <w:noProof/>
                <w:webHidden/>
              </w:rPr>
              <w:fldChar w:fldCharType="end"/>
            </w:r>
          </w:hyperlink>
        </w:p>
        <w:p w14:paraId="151A4431" w14:textId="77777777" w:rsidR="003D213B" w:rsidRDefault="003D213B">
          <w:pPr>
            <w:pStyle w:val="TOC3"/>
            <w:tabs>
              <w:tab w:val="left" w:pos="1200"/>
              <w:tab w:val="right" w:leader="dot" w:pos="8630"/>
            </w:tabs>
            <w:rPr>
              <w:i w:val="0"/>
              <w:iCs w:val="0"/>
              <w:noProof/>
              <w:sz w:val="22"/>
              <w:szCs w:val="22"/>
              <w:lang w:eastAsia="ko-KR"/>
            </w:rPr>
          </w:pPr>
          <w:hyperlink w:anchor="_Toc536185570" w:history="1">
            <w:r w:rsidRPr="00651B40">
              <w:rPr>
                <w:rStyle w:val="Hyperlink"/>
                <w:noProof/>
              </w:rPr>
              <w:t>1.2.9.</w:t>
            </w:r>
            <w:r>
              <w:rPr>
                <w:i w:val="0"/>
                <w:iCs w:val="0"/>
                <w:noProof/>
                <w:sz w:val="22"/>
                <w:szCs w:val="22"/>
                <w:lang w:eastAsia="ko-KR"/>
              </w:rPr>
              <w:tab/>
            </w:r>
            <w:r w:rsidRPr="00651B40">
              <w:rPr>
                <w:rStyle w:val="Hyperlink"/>
                <w:noProof/>
              </w:rPr>
              <w:t>Amygdala</w:t>
            </w:r>
            <w:r>
              <w:rPr>
                <w:noProof/>
                <w:webHidden/>
              </w:rPr>
              <w:tab/>
            </w:r>
            <w:r>
              <w:rPr>
                <w:noProof/>
                <w:webHidden/>
              </w:rPr>
              <w:fldChar w:fldCharType="begin"/>
            </w:r>
            <w:r>
              <w:rPr>
                <w:noProof/>
                <w:webHidden/>
              </w:rPr>
              <w:instrText xml:space="preserve"> PAGEREF _Toc536185570 \h </w:instrText>
            </w:r>
            <w:r>
              <w:rPr>
                <w:noProof/>
                <w:webHidden/>
              </w:rPr>
            </w:r>
            <w:r>
              <w:rPr>
                <w:noProof/>
                <w:webHidden/>
              </w:rPr>
              <w:fldChar w:fldCharType="separate"/>
            </w:r>
            <w:r>
              <w:rPr>
                <w:noProof/>
                <w:webHidden/>
              </w:rPr>
              <w:t>13</w:t>
            </w:r>
            <w:r>
              <w:rPr>
                <w:noProof/>
                <w:webHidden/>
              </w:rPr>
              <w:fldChar w:fldCharType="end"/>
            </w:r>
          </w:hyperlink>
        </w:p>
        <w:p w14:paraId="2BB6B995" w14:textId="77777777" w:rsidR="003D213B" w:rsidRDefault="003D213B">
          <w:pPr>
            <w:pStyle w:val="TOC2"/>
            <w:tabs>
              <w:tab w:val="left" w:pos="960"/>
              <w:tab w:val="right" w:leader="dot" w:pos="8630"/>
            </w:tabs>
            <w:rPr>
              <w:smallCaps w:val="0"/>
              <w:noProof/>
              <w:sz w:val="22"/>
              <w:szCs w:val="22"/>
              <w:lang w:eastAsia="ko-KR"/>
            </w:rPr>
          </w:pPr>
          <w:hyperlink w:anchor="_Toc536185571" w:history="1">
            <w:r w:rsidRPr="00651B40">
              <w:rPr>
                <w:rStyle w:val="Hyperlink"/>
                <w:noProof/>
              </w:rPr>
              <w:t>1.3.</w:t>
            </w:r>
            <w:r>
              <w:rPr>
                <w:smallCaps w:val="0"/>
                <w:noProof/>
                <w:sz w:val="22"/>
                <w:szCs w:val="22"/>
                <w:lang w:eastAsia="ko-KR"/>
              </w:rPr>
              <w:tab/>
            </w:r>
            <w:r w:rsidRPr="00651B40">
              <w:rPr>
                <w:rStyle w:val="Hyperlink"/>
                <w:noProof/>
              </w:rPr>
              <w:t>Hippocampal function</w:t>
            </w:r>
            <w:r>
              <w:rPr>
                <w:noProof/>
                <w:webHidden/>
              </w:rPr>
              <w:tab/>
            </w:r>
            <w:r>
              <w:rPr>
                <w:noProof/>
                <w:webHidden/>
              </w:rPr>
              <w:fldChar w:fldCharType="begin"/>
            </w:r>
            <w:r>
              <w:rPr>
                <w:noProof/>
                <w:webHidden/>
              </w:rPr>
              <w:instrText xml:space="preserve"> PAGEREF _Toc536185571 \h </w:instrText>
            </w:r>
            <w:r>
              <w:rPr>
                <w:noProof/>
                <w:webHidden/>
              </w:rPr>
            </w:r>
            <w:r>
              <w:rPr>
                <w:noProof/>
                <w:webHidden/>
              </w:rPr>
              <w:fldChar w:fldCharType="separate"/>
            </w:r>
            <w:r>
              <w:rPr>
                <w:noProof/>
                <w:webHidden/>
              </w:rPr>
              <w:t>14</w:t>
            </w:r>
            <w:r>
              <w:rPr>
                <w:noProof/>
                <w:webHidden/>
              </w:rPr>
              <w:fldChar w:fldCharType="end"/>
            </w:r>
          </w:hyperlink>
        </w:p>
        <w:p w14:paraId="1BFA624C" w14:textId="77777777" w:rsidR="003D213B" w:rsidRDefault="003D213B">
          <w:pPr>
            <w:pStyle w:val="TOC3"/>
            <w:tabs>
              <w:tab w:val="left" w:pos="1200"/>
              <w:tab w:val="right" w:leader="dot" w:pos="8630"/>
            </w:tabs>
            <w:rPr>
              <w:i w:val="0"/>
              <w:iCs w:val="0"/>
              <w:noProof/>
              <w:sz w:val="22"/>
              <w:szCs w:val="22"/>
              <w:lang w:eastAsia="ko-KR"/>
            </w:rPr>
          </w:pPr>
          <w:hyperlink w:anchor="_Toc536185572" w:history="1">
            <w:r w:rsidRPr="00651B40">
              <w:rPr>
                <w:rStyle w:val="Hyperlink"/>
                <w:noProof/>
              </w:rPr>
              <w:t>1.3.1.</w:t>
            </w:r>
            <w:r>
              <w:rPr>
                <w:i w:val="0"/>
                <w:iCs w:val="0"/>
                <w:noProof/>
                <w:sz w:val="22"/>
                <w:szCs w:val="22"/>
                <w:lang w:eastAsia="ko-KR"/>
              </w:rPr>
              <w:tab/>
            </w:r>
            <w:r w:rsidRPr="00651B40">
              <w:rPr>
                <w:rStyle w:val="Hyperlink"/>
                <w:noProof/>
              </w:rPr>
              <w:t>Place cells and allocentric spatial representation</w:t>
            </w:r>
            <w:r>
              <w:rPr>
                <w:noProof/>
                <w:webHidden/>
              </w:rPr>
              <w:tab/>
            </w:r>
            <w:r>
              <w:rPr>
                <w:noProof/>
                <w:webHidden/>
              </w:rPr>
              <w:fldChar w:fldCharType="begin"/>
            </w:r>
            <w:r>
              <w:rPr>
                <w:noProof/>
                <w:webHidden/>
              </w:rPr>
              <w:instrText xml:space="preserve"> PAGEREF _Toc536185572 \h </w:instrText>
            </w:r>
            <w:r>
              <w:rPr>
                <w:noProof/>
                <w:webHidden/>
              </w:rPr>
            </w:r>
            <w:r>
              <w:rPr>
                <w:noProof/>
                <w:webHidden/>
              </w:rPr>
              <w:fldChar w:fldCharType="separate"/>
            </w:r>
            <w:r>
              <w:rPr>
                <w:noProof/>
                <w:webHidden/>
              </w:rPr>
              <w:t>15</w:t>
            </w:r>
            <w:r>
              <w:rPr>
                <w:noProof/>
                <w:webHidden/>
              </w:rPr>
              <w:fldChar w:fldCharType="end"/>
            </w:r>
          </w:hyperlink>
        </w:p>
        <w:p w14:paraId="6F99B6ED" w14:textId="77777777" w:rsidR="003D213B" w:rsidRDefault="003D213B">
          <w:pPr>
            <w:pStyle w:val="TOC3"/>
            <w:tabs>
              <w:tab w:val="left" w:pos="1200"/>
              <w:tab w:val="right" w:leader="dot" w:pos="8630"/>
            </w:tabs>
            <w:rPr>
              <w:i w:val="0"/>
              <w:iCs w:val="0"/>
              <w:noProof/>
              <w:sz w:val="22"/>
              <w:szCs w:val="22"/>
              <w:lang w:eastAsia="ko-KR"/>
            </w:rPr>
          </w:pPr>
          <w:hyperlink w:anchor="_Toc536185573" w:history="1">
            <w:r w:rsidRPr="00651B40">
              <w:rPr>
                <w:rStyle w:val="Hyperlink"/>
                <w:noProof/>
              </w:rPr>
              <w:t>1.3.2.</w:t>
            </w:r>
            <w:r>
              <w:rPr>
                <w:i w:val="0"/>
                <w:iCs w:val="0"/>
                <w:noProof/>
                <w:sz w:val="22"/>
                <w:szCs w:val="22"/>
                <w:lang w:eastAsia="ko-KR"/>
              </w:rPr>
              <w:tab/>
            </w:r>
            <w:r w:rsidRPr="00651B40">
              <w:rPr>
                <w:rStyle w:val="Hyperlink"/>
                <w:noProof/>
              </w:rPr>
              <w:t>Theta sequences</w:t>
            </w:r>
            <w:r>
              <w:rPr>
                <w:noProof/>
                <w:webHidden/>
              </w:rPr>
              <w:tab/>
            </w:r>
            <w:r>
              <w:rPr>
                <w:noProof/>
                <w:webHidden/>
              </w:rPr>
              <w:fldChar w:fldCharType="begin"/>
            </w:r>
            <w:r>
              <w:rPr>
                <w:noProof/>
                <w:webHidden/>
              </w:rPr>
              <w:instrText xml:space="preserve"> PAGEREF _Toc536185573 \h </w:instrText>
            </w:r>
            <w:r>
              <w:rPr>
                <w:noProof/>
                <w:webHidden/>
              </w:rPr>
            </w:r>
            <w:r>
              <w:rPr>
                <w:noProof/>
                <w:webHidden/>
              </w:rPr>
              <w:fldChar w:fldCharType="separate"/>
            </w:r>
            <w:r>
              <w:rPr>
                <w:noProof/>
                <w:webHidden/>
              </w:rPr>
              <w:t>18</w:t>
            </w:r>
            <w:r>
              <w:rPr>
                <w:noProof/>
                <w:webHidden/>
              </w:rPr>
              <w:fldChar w:fldCharType="end"/>
            </w:r>
          </w:hyperlink>
        </w:p>
        <w:p w14:paraId="770BA093" w14:textId="77777777" w:rsidR="003D213B" w:rsidRDefault="003D213B">
          <w:pPr>
            <w:pStyle w:val="TOC3"/>
            <w:tabs>
              <w:tab w:val="left" w:pos="1200"/>
              <w:tab w:val="right" w:leader="dot" w:pos="8630"/>
            </w:tabs>
            <w:rPr>
              <w:i w:val="0"/>
              <w:iCs w:val="0"/>
              <w:noProof/>
              <w:sz w:val="22"/>
              <w:szCs w:val="22"/>
              <w:lang w:eastAsia="ko-KR"/>
            </w:rPr>
          </w:pPr>
          <w:hyperlink w:anchor="_Toc536185574" w:history="1">
            <w:r w:rsidRPr="00651B40">
              <w:rPr>
                <w:rStyle w:val="Hyperlink"/>
                <w:noProof/>
              </w:rPr>
              <w:t>1.3.3.</w:t>
            </w:r>
            <w:r>
              <w:rPr>
                <w:i w:val="0"/>
                <w:iCs w:val="0"/>
                <w:noProof/>
                <w:sz w:val="22"/>
                <w:szCs w:val="22"/>
                <w:lang w:eastAsia="ko-KR"/>
              </w:rPr>
              <w:tab/>
            </w:r>
            <w:r w:rsidRPr="00651B40">
              <w:rPr>
                <w:rStyle w:val="Hyperlink"/>
                <w:noProof/>
              </w:rPr>
              <w:t>Replay events</w:t>
            </w:r>
            <w:r>
              <w:rPr>
                <w:noProof/>
                <w:webHidden/>
              </w:rPr>
              <w:tab/>
            </w:r>
            <w:r>
              <w:rPr>
                <w:noProof/>
                <w:webHidden/>
              </w:rPr>
              <w:fldChar w:fldCharType="begin"/>
            </w:r>
            <w:r>
              <w:rPr>
                <w:noProof/>
                <w:webHidden/>
              </w:rPr>
              <w:instrText xml:space="preserve"> PAGEREF _Toc536185574 \h </w:instrText>
            </w:r>
            <w:r>
              <w:rPr>
                <w:noProof/>
                <w:webHidden/>
              </w:rPr>
            </w:r>
            <w:r>
              <w:rPr>
                <w:noProof/>
                <w:webHidden/>
              </w:rPr>
              <w:fldChar w:fldCharType="separate"/>
            </w:r>
            <w:r>
              <w:rPr>
                <w:noProof/>
                <w:webHidden/>
              </w:rPr>
              <w:t>20</w:t>
            </w:r>
            <w:r>
              <w:rPr>
                <w:noProof/>
                <w:webHidden/>
              </w:rPr>
              <w:fldChar w:fldCharType="end"/>
            </w:r>
          </w:hyperlink>
        </w:p>
        <w:p w14:paraId="141C189F" w14:textId="77777777" w:rsidR="003D213B" w:rsidRDefault="003D213B">
          <w:pPr>
            <w:pStyle w:val="TOC3"/>
            <w:tabs>
              <w:tab w:val="left" w:pos="1200"/>
              <w:tab w:val="right" w:leader="dot" w:pos="8630"/>
            </w:tabs>
            <w:rPr>
              <w:i w:val="0"/>
              <w:iCs w:val="0"/>
              <w:noProof/>
              <w:sz w:val="22"/>
              <w:szCs w:val="22"/>
              <w:lang w:eastAsia="ko-KR"/>
            </w:rPr>
          </w:pPr>
          <w:hyperlink w:anchor="_Toc536185575" w:history="1">
            <w:r w:rsidRPr="00651B40">
              <w:rPr>
                <w:rStyle w:val="Hyperlink"/>
                <w:noProof/>
              </w:rPr>
              <w:t>1.3.4.</w:t>
            </w:r>
            <w:r>
              <w:rPr>
                <w:i w:val="0"/>
                <w:iCs w:val="0"/>
                <w:noProof/>
                <w:sz w:val="22"/>
                <w:szCs w:val="22"/>
                <w:lang w:eastAsia="ko-KR"/>
              </w:rPr>
              <w:tab/>
            </w:r>
            <w:r w:rsidRPr="00651B40">
              <w:rPr>
                <w:rStyle w:val="Hyperlink"/>
                <w:noProof/>
              </w:rPr>
              <w:t>Behavioral-timescale temporal sequences</w:t>
            </w:r>
            <w:r>
              <w:rPr>
                <w:noProof/>
                <w:webHidden/>
              </w:rPr>
              <w:tab/>
            </w:r>
            <w:r>
              <w:rPr>
                <w:noProof/>
                <w:webHidden/>
              </w:rPr>
              <w:fldChar w:fldCharType="begin"/>
            </w:r>
            <w:r>
              <w:rPr>
                <w:noProof/>
                <w:webHidden/>
              </w:rPr>
              <w:instrText xml:space="preserve"> PAGEREF _Toc536185575 \h </w:instrText>
            </w:r>
            <w:r>
              <w:rPr>
                <w:noProof/>
                <w:webHidden/>
              </w:rPr>
            </w:r>
            <w:r>
              <w:rPr>
                <w:noProof/>
                <w:webHidden/>
              </w:rPr>
              <w:fldChar w:fldCharType="separate"/>
            </w:r>
            <w:r>
              <w:rPr>
                <w:noProof/>
                <w:webHidden/>
              </w:rPr>
              <w:t>22</w:t>
            </w:r>
            <w:r>
              <w:rPr>
                <w:noProof/>
                <w:webHidden/>
              </w:rPr>
              <w:fldChar w:fldCharType="end"/>
            </w:r>
          </w:hyperlink>
        </w:p>
        <w:p w14:paraId="14E950EC" w14:textId="77777777" w:rsidR="003D213B" w:rsidRDefault="003D213B">
          <w:pPr>
            <w:pStyle w:val="TOC3"/>
            <w:tabs>
              <w:tab w:val="left" w:pos="1200"/>
              <w:tab w:val="right" w:leader="dot" w:pos="8630"/>
            </w:tabs>
            <w:rPr>
              <w:i w:val="0"/>
              <w:iCs w:val="0"/>
              <w:noProof/>
              <w:sz w:val="22"/>
              <w:szCs w:val="22"/>
              <w:lang w:eastAsia="ko-KR"/>
            </w:rPr>
          </w:pPr>
          <w:hyperlink w:anchor="_Toc536185576" w:history="1">
            <w:r w:rsidRPr="00651B40">
              <w:rPr>
                <w:rStyle w:val="Hyperlink"/>
                <w:noProof/>
              </w:rPr>
              <w:t>1.3.5.</w:t>
            </w:r>
            <w:r>
              <w:rPr>
                <w:i w:val="0"/>
                <w:iCs w:val="0"/>
                <w:noProof/>
                <w:sz w:val="22"/>
                <w:szCs w:val="22"/>
                <w:lang w:eastAsia="ko-KR"/>
              </w:rPr>
              <w:tab/>
            </w:r>
            <w:r w:rsidRPr="00651B40">
              <w:rPr>
                <w:rStyle w:val="Hyperlink"/>
                <w:noProof/>
              </w:rPr>
              <w:t>Population “drift” and instability</w:t>
            </w:r>
            <w:r>
              <w:rPr>
                <w:noProof/>
                <w:webHidden/>
              </w:rPr>
              <w:tab/>
            </w:r>
            <w:r>
              <w:rPr>
                <w:noProof/>
                <w:webHidden/>
              </w:rPr>
              <w:fldChar w:fldCharType="begin"/>
            </w:r>
            <w:r>
              <w:rPr>
                <w:noProof/>
                <w:webHidden/>
              </w:rPr>
              <w:instrText xml:space="preserve"> PAGEREF _Toc536185576 \h </w:instrText>
            </w:r>
            <w:r>
              <w:rPr>
                <w:noProof/>
                <w:webHidden/>
              </w:rPr>
            </w:r>
            <w:r>
              <w:rPr>
                <w:noProof/>
                <w:webHidden/>
              </w:rPr>
              <w:fldChar w:fldCharType="separate"/>
            </w:r>
            <w:r>
              <w:rPr>
                <w:noProof/>
                <w:webHidden/>
              </w:rPr>
              <w:t>26</w:t>
            </w:r>
            <w:r>
              <w:rPr>
                <w:noProof/>
                <w:webHidden/>
              </w:rPr>
              <w:fldChar w:fldCharType="end"/>
            </w:r>
          </w:hyperlink>
        </w:p>
        <w:p w14:paraId="55D23A4F" w14:textId="77777777" w:rsidR="003D213B" w:rsidRDefault="003D213B">
          <w:pPr>
            <w:pStyle w:val="TOC3"/>
            <w:tabs>
              <w:tab w:val="left" w:pos="1200"/>
              <w:tab w:val="right" w:leader="dot" w:pos="8630"/>
            </w:tabs>
            <w:rPr>
              <w:i w:val="0"/>
              <w:iCs w:val="0"/>
              <w:noProof/>
              <w:sz w:val="22"/>
              <w:szCs w:val="22"/>
              <w:lang w:eastAsia="ko-KR"/>
            </w:rPr>
          </w:pPr>
          <w:hyperlink w:anchor="_Toc536185577" w:history="1">
            <w:r w:rsidRPr="00651B40">
              <w:rPr>
                <w:rStyle w:val="Hyperlink"/>
                <w:noProof/>
              </w:rPr>
              <w:t>1.3.6.</w:t>
            </w:r>
            <w:r>
              <w:rPr>
                <w:i w:val="0"/>
                <w:iCs w:val="0"/>
                <w:noProof/>
                <w:sz w:val="22"/>
                <w:szCs w:val="22"/>
                <w:lang w:eastAsia="ko-KR"/>
              </w:rPr>
              <w:tab/>
            </w:r>
            <w:r w:rsidRPr="00651B40">
              <w:rPr>
                <w:rStyle w:val="Hyperlink"/>
                <w:noProof/>
              </w:rPr>
              <w:t>“Engrams”</w:t>
            </w:r>
            <w:r>
              <w:rPr>
                <w:noProof/>
                <w:webHidden/>
              </w:rPr>
              <w:tab/>
            </w:r>
            <w:r>
              <w:rPr>
                <w:noProof/>
                <w:webHidden/>
              </w:rPr>
              <w:fldChar w:fldCharType="begin"/>
            </w:r>
            <w:r>
              <w:rPr>
                <w:noProof/>
                <w:webHidden/>
              </w:rPr>
              <w:instrText xml:space="preserve"> PAGEREF _Toc536185577 \h </w:instrText>
            </w:r>
            <w:r>
              <w:rPr>
                <w:noProof/>
                <w:webHidden/>
              </w:rPr>
            </w:r>
            <w:r>
              <w:rPr>
                <w:noProof/>
                <w:webHidden/>
              </w:rPr>
              <w:fldChar w:fldCharType="separate"/>
            </w:r>
            <w:r>
              <w:rPr>
                <w:noProof/>
                <w:webHidden/>
              </w:rPr>
              <w:t>28</w:t>
            </w:r>
            <w:r>
              <w:rPr>
                <w:noProof/>
                <w:webHidden/>
              </w:rPr>
              <w:fldChar w:fldCharType="end"/>
            </w:r>
          </w:hyperlink>
        </w:p>
        <w:p w14:paraId="7D13DAF6" w14:textId="77777777" w:rsidR="003D213B" w:rsidRDefault="003D213B">
          <w:pPr>
            <w:pStyle w:val="TOC3"/>
            <w:tabs>
              <w:tab w:val="left" w:pos="1200"/>
              <w:tab w:val="right" w:leader="dot" w:pos="8630"/>
            </w:tabs>
            <w:rPr>
              <w:i w:val="0"/>
              <w:iCs w:val="0"/>
              <w:noProof/>
              <w:sz w:val="22"/>
              <w:szCs w:val="22"/>
              <w:lang w:eastAsia="ko-KR"/>
            </w:rPr>
          </w:pPr>
          <w:hyperlink w:anchor="_Toc536185578" w:history="1">
            <w:r w:rsidRPr="00651B40">
              <w:rPr>
                <w:rStyle w:val="Hyperlink"/>
                <w:noProof/>
              </w:rPr>
              <w:t>1.3.7.</w:t>
            </w:r>
            <w:r>
              <w:rPr>
                <w:i w:val="0"/>
                <w:iCs w:val="0"/>
                <w:noProof/>
                <w:sz w:val="22"/>
                <w:szCs w:val="22"/>
                <w:lang w:eastAsia="ko-KR"/>
              </w:rPr>
              <w:tab/>
            </w:r>
            <w:r w:rsidRPr="00651B40">
              <w:rPr>
                <w:rStyle w:val="Hyperlink"/>
                <w:noProof/>
              </w:rPr>
              <w:t>Hippocampal interactions with the amygdala</w:t>
            </w:r>
            <w:r>
              <w:rPr>
                <w:noProof/>
                <w:webHidden/>
              </w:rPr>
              <w:tab/>
            </w:r>
            <w:r>
              <w:rPr>
                <w:noProof/>
                <w:webHidden/>
              </w:rPr>
              <w:fldChar w:fldCharType="begin"/>
            </w:r>
            <w:r>
              <w:rPr>
                <w:noProof/>
                <w:webHidden/>
              </w:rPr>
              <w:instrText xml:space="preserve"> PAGEREF _Toc536185578 \h </w:instrText>
            </w:r>
            <w:r>
              <w:rPr>
                <w:noProof/>
                <w:webHidden/>
              </w:rPr>
            </w:r>
            <w:r>
              <w:rPr>
                <w:noProof/>
                <w:webHidden/>
              </w:rPr>
              <w:fldChar w:fldCharType="separate"/>
            </w:r>
            <w:r>
              <w:rPr>
                <w:noProof/>
                <w:webHidden/>
              </w:rPr>
              <w:t>33</w:t>
            </w:r>
            <w:r>
              <w:rPr>
                <w:noProof/>
                <w:webHidden/>
              </w:rPr>
              <w:fldChar w:fldCharType="end"/>
            </w:r>
          </w:hyperlink>
        </w:p>
        <w:p w14:paraId="7DC40FA4" w14:textId="77777777" w:rsidR="003D213B" w:rsidRDefault="003D213B">
          <w:pPr>
            <w:pStyle w:val="TOC3"/>
            <w:tabs>
              <w:tab w:val="left" w:pos="1200"/>
              <w:tab w:val="right" w:leader="dot" w:pos="8630"/>
            </w:tabs>
            <w:rPr>
              <w:i w:val="0"/>
              <w:iCs w:val="0"/>
              <w:noProof/>
              <w:sz w:val="22"/>
              <w:szCs w:val="22"/>
              <w:lang w:eastAsia="ko-KR"/>
            </w:rPr>
          </w:pPr>
          <w:hyperlink w:anchor="_Toc536185579" w:history="1">
            <w:r w:rsidRPr="00651B40">
              <w:rPr>
                <w:rStyle w:val="Hyperlink"/>
                <w:noProof/>
              </w:rPr>
              <w:t>1.3.8.</w:t>
            </w:r>
            <w:r>
              <w:rPr>
                <w:i w:val="0"/>
                <w:iCs w:val="0"/>
                <w:noProof/>
                <w:sz w:val="22"/>
                <w:szCs w:val="22"/>
                <w:lang w:eastAsia="ko-KR"/>
              </w:rPr>
              <w:tab/>
            </w:r>
            <w:r w:rsidRPr="00651B40">
              <w:rPr>
                <w:rStyle w:val="Hyperlink"/>
                <w:noProof/>
              </w:rPr>
              <w:t>Integrating hippocampal literature</w:t>
            </w:r>
            <w:r>
              <w:rPr>
                <w:noProof/>
                <w:webHidden/>
              </w:rPr>
              <w:tab/>
            </w:r>
            <w:r>
              <w:rPr>
                <w:noProof/>
                <w:webHidden/>
              </w:rPr>
              <w:fldChar w:fldCharType="begin"/>
            </w:r>
            <w:r>
              <w:rPr>
                <w:noProof/>
                <w:webHidden/>
              </w:rPr>
              <w:instrText xml:space="preserve"> PAGEREF _Toc536185579 \h </w:instrText>
            </w:r>
            <w:r>
              <w:rPr>
                <w:noProof/>
                <w:webHidden/>
              </w:rPr>
            </w:r>
            <w:r>
              <w:rPr>
                <w:noProof/>
                <w:webHidden/>
              </w:rPr>
              <w:fldChar w:fldCharType="separate"/>
            </w:r>
            <w:r>
              <w:rPr>
                <w:noProof/>
                <w:webHidden/>
              </w:rPr>
              <w:t>35</w:t>
            </w:r>
            <w:r>
              <w:rPr>
                <w:noProof/>
                <w:webHidden/>
              </w:rPr>
              <w:fldChar w:fldCharType="end"/>
            </w:r>
          </w:hyperlink>
        </w:p>
        <w:p w14:paraId="65990594" w14:textId="77777777" w:rsidR="003D213B" w:rsidRDefault="003D213B">
          <w:pPr>
            <w:pStyle w:val="TOC1"/>
            <w:tabs>
              <w:tab w:val="left" w:pos="480"/>
              <w:tab w:val="right" w:leader="dot" w:pos="8630"/>
            </w:tabs>
            <w:rPr>
              <w:b w:val="0"/>
              <w:bCs w:val="0"/>
              <w:caps w:val="0"/>
              <w:noProof/>
              <w:sz w:val="22"/>
              <w:szCs w:val="22"/>
              <w:lang w:eastAsia="ko-KR"/>
            </w:rPr>
          </w:pPr>
          <w:hyperlink w:anchor="_Toc536185580" w:history="1">
            <w:r w:rsidRPr="00651B40">
              <w:rPr>
                <w:rStyle w:val="Hyperlink"/>
                <w:noProof/>
              </w:rPr>
              <w:t>2.</w:t>
            </w:r>
            <w:r>
              <w:rPr>
                <w:b w:val="0"/>
                <w:bCs w:val="0"/>
                <w:caps w:val="0"/>
                <w:noProof/>
                <w:sz w:val="22"/>
                <w:szCs w:val="22"/>
                <w:lang w:eastAsia="ko-KR"/>
              </w:rPr>
              <w:tab/>
            </w:r>
            <w:r w:rsidRPr="00651B40">
              <w:rPr>
                <w:rStyle w:val="Hyperlink"/>
                <w:noProof/>
              </w:rPr>
              <w:t>CHAPTER TWO</w:t>
            </w:r>
            <w:r>
              <w:rPr>
                <w:noProof/>
                <w:webHidden/>
              </w:rPr>
              <w:tab/>
            </w:r>
            <w:r>
              <w:rPr>
                <w:noProof/>
                <w:webHidden/>
              </w:rPr>
              <w:fldChar w:fldCharType="begin"/>
            </w:r>
            <w:r>
              <w:rPr>
                <w:noProof/>
                <w:webHidden/>
              </w:rPr>
              <w:instrText xml:space="preserve"> PAGEREF _Toc536185580 \h </w:instrText>
            </w:r>
            <w:r>
              <w:rPr>
                <w:noProof/>
                <w:webHidden/>
              </w:rPr>
            </w:r>
            <w:r>
              <w:rPr>
                <w:noProof/>
                <w:webHidden/>
              </w:rPr>
              <w:fldChar w:fldCharType="separate"/>
            </w:r>
            <w:r>
              <w:rPr>
                <w:noProof/>
                <w:webHidden/>
              </w:rPr>
              <w:t>37</w:t>
            </w:r>
            <w:r>
              <w:rPr>
                <w:noProof/>
                <w:webHidden/>
              </w:rPr>
              <w:fldChar w:fldCharType="end"/>
            </w:r>
          </w:hyperlink>
        </w:p>
        <w:p w14:paraId="3A77FA79" w14:textId="77777777" w:rsidR="003D213B" w:rsidRDefault="003D213B">
          <w:pPr>
            <w:pStyle w:val="TOC2"/>
            <w:tabs>
              <w:tab w:val="left" w:pos="960"/>
              <w:tab w:val="right" w:leader="dot" w:pos="8630"/>
            </w:tabs>
            <w:rPr>
              <w:smallCaps w:val="0"/>
              <w:noProof/>
              <w:sz w:val="22"/>
              <w:szCs w:val="22"/>
              <w:lang w:eastAsia="ko-KR"/>
            </w:rPr>
          </w:pPr>
          <w:hyperlink w:anchor="_Toc536185581" w:history="1">
            <w:r w:rsidRPr="00651B40">
              <w:rPr>
                <w:rStyle w:val="Hyperlink"/>
                <w:noProof/>
              </w:rPr>
              <w:t>2.1.</w:t>
            </w:r>
            <w:r>
              <w:rPr>
                <w:smallCaps w:val="0"/>
                <w:noProof/>
                <w:sz w:val="22"/>
                <w:szCs w:val="22"/>
                <w:lang w:eastAsia="ko-KR"/>
              </w:rPr>
              <w:tab/>
            </w:r>
            <w:r w:rsidRPr="00651B40">
              <w:rPr>
                <w:rStyle w:val="Hyperlink"/>
                <w:noProof/>
              </w:rPr>
              <w:t>Introduction</w:t>
            </w:r>
            <w:r>
              <w:rPr>
                <w:noProof/>
                <w:webHidden/>
              </w:rPr>
              <w:tab/>
            </w:r>
            <w:r>
              <w:rPr>
                <w:noProof/>
                <w:webHidden/>
              </w:rPr>
              <w:fldChar w:fldCharType="begin"/>
            </w:r>
            <w:r>
              <w:rPr>
                <w:noProof/>
                <w:webHidden/>
              </w:rPr>
              <w:instrText xml:space="preserve"> PAGEREF _Toc536185581 \h </w:instrText>
            </w:r>
            <w:r>
              <w:rPr>
                <w:noProof/>
                <w:webHidden/>
              </w:rPr>
            </w:r>
            <w:r>
              <w:rPr>
                <w:noProof/>
                <w:webHidden/>
              </w:rPr>
              <w:fldChar w:fldCharType="separate"/>
            </w:r>
            <w:r>
              <w:rPr>
                <w:noProof/>
                <w:webHidden/>
              </w:rPr>
              <w:t>37</w:t>
            </w:r>
            <w:r>
              <w:rPr>
                <w:noProof/>
                <w:webHidden/>
              </w:rPr>
              <w:fldChar w:fldCharType="end"/>
            </w:r>
          </w:hyperlink>
        </w:p>
        <w:p w14:paraId="27D0C987" w14:textId="77777777" w:rsidR="003D213B" w:rsidRDefault="003D213B">
          <w:pPr>
            <w:pStyle w:val="TOC2"/>
            <w:tabs>
              <w:tab w:val="left" w:pos="960"/>
              <w:tab w:val="right" w:leader="dot" w:pos="8630"/>
            </w:tabs>
            <w:rPr>
              <w:smallCaps w:val="0"/>
              <w:noProof/>
              <w:sz w:val="22"/>
              <w:szCs w:val="22"/>
              <w:lang w:eastAsia="ko-KR"/>
            </w:rPr>
          </w:pPr>
          <w:hyperlink w:anchor="_Toc536185582" w:history="1">
            <w:r w:rsidRPr="00651B40">
              <w:rPr>
                <w:rStyle w:val="Hyperlink"/>
                <w:noProof/>
              </w:rPr>
              <w:t>2.2.</w:t>
            </w:r>
            <w:r>
              <w:rPr>
                <w:smallCaps w:val="0"/>
                <w:noProof/>
                <w:sz w:val="22"/>
                <w:szCs w:val="22"/>
                <w:lang w:eastAsia="ko-KR"/>
              </w:rPr>
              <w:tab/>
            </w:r>
            <w:r w:rsidRPr="00651B40">
              <w:rPr>
                <w:rStyle w:val="Hyperlink"/>
                <w:noProof/>
              </w:rPr>
              <w:t>Methods</w:t>
            </w:r>
            <w:r>
              <w:rPr>
                <w:noProof/>
                <w:webHidden/>
              </w:rPr>
              <w:tab/>
            </w:r>
            <w:r>
              <w:rPr>
                <w:noProof/>
                <w:webHidden/>
              </w:rPr>
              <w:fldChar w:fldCharType="begin"/>
            </w:r>
            <w:r>
              <w:rPr>
                <w:noProof/>
                <w:webHidden/>
              </w:rPr>
              <w:instrText xml:space="preserve"> PAGEREF _Toc536185582 \h </w:instrText>
            </w:r>
            <w:r>
              <w:rPr>
                <w:noProof/>
                <w:webHidden/>
              </w:rPr>
            </w:r>
            <w:r>
              <w:rPr>
                <w:noProof/>
                <w:webHidden/>
              </w:rPr>
              <w:fldChar w:fldCharType="separate"/>
            </w:r>
            <w:r>
              <w:rPr>
                <w:noProof/>
                <w:webHidden/>
              </w:rPr>
              <w:t>40</w:t>
            </w:r>
            <w:r>
              <w:rPr>
                <w:noProof/>
                <w:webHidden/>
              </w:rPr>
              <w:fldChar w:fldCharType="end"/>
            </w:r>
          </w:hyperlink>
        </w:p>
        <w:p w14:paraId="0FD00428" w14:textId="77777777" w:rsidR="003D213B" w:rsidRDefault="003D213B">
          <w:pPr>
            <w:pStyle w:val="TOC3"/>
            <w:tabs>
              <w:tab w:val="left" w:pos="1200"/>
              <w:tab w:val="right" w:leader="dot" w:pos="8630"/>
            </w:tabs>
            <w:rPr>
              <w:i w:val="0"/>
              <w:iCs w:val="0"/>
              <w:noProof/>
              <w:sz w:val="22"/>
              <w:szCs w:val="22"/>
              <w:lang w:eastAsia="ko-KR"/>
            </w:rPr>
          </w:pPr>
          <w:hyperlink w:anchor="_Toc536185583" w:history="1">
            <w:r w:rsidRPr="00651B40">
              <w:rPr>
                <w:rStyle w:val="Hyperlink"/>
                <w:noProof/>
              </w:rPr>
              <w:t>2.2.1.</w:t>
            </w:r>
            <w:r>
              <w:rPr>
                <w:i w:val="0"/>
                <w:iCs w:val="0"/>
                <w:noProof/>
                <w:sz w:val="22"/>
                <w:szCs w:val="22"/>
                <w:lang w:eastAsia="ko-KR"/>
              </w:rPr>
              <w:tab/>
            </w:r>
            <w:r w:rsidRPr="00651B40">
              <w:rPr>
                <w:rStyle w:val="Hyperlink"/>
                <w:noProof/>
              </w:rPr>
              <w:t>Animal Subjects</w:t>
            </w:r>
            <w:r>
              <w:rPr>
                <w:noProof/>
                <w:webHidden/>
              </w:rPr>
              <w:tab/>
            </w:r>
            <w:r>
              <w:rPr>
                <w:noProof/>
                <w:webHidden/>
              </w:rPr>
              <w:fldChar w:fldCharType="begin"/>
            </w:r>
            <w:r>
              <w:rPr>
                <w:noProof/>
                <w:webHidden/>
              </w:rPr>
              <w:instrText xml:space="preserve"> PAGEREF _Toc536185583 \h </w:instrText>
            </w:r>
            <w:r>
              <w:rPr>
                <w:noProof/>
                <w:webHidden/>
              </w:rPr>
            </w:r>
            <w:r>
              <w:rPr>
                <w:noProof/>
                <w:webHidden/>
              </w:rPr>
              <w:fldChar w:fldCharType="separate"/>
            </w:r>
            <w:r>
              <w:rPr>
                <w:noProof/>
                <w:webHidden/>
              </w:rPr>
              <w:t>40</w:t>
            </w:r>
            <w:r>
              <w:rPr>
                <w:noProof/>
                <w:webHidden/>
              </w:rPr>
              <w:fldChar w:fldCharType="end"/>
            </w:r>
          </w:hyperlink>
        </w:p>
        <w:p w14:paraId="3A3C2A47" w14:textId="77777777" w:rsidR="003D213B" w:rsidRDefault="003D213B">
          <w:pPr>
            <w:pStyle w:val="TOC3"/>
            <w:tabs>
              <w:tab w:val="left" w:pos="1200"/>
              <w:tab w:val="right" w:leader="dot" w:pos="8630"/>
            </w:tabs>
            <w:rPr>
              <w:i w:val="0"/>
              <w:iCs w:val="0"/>
              <w:noProof/>
              <w:sz w:val="22"/>
              <w:szCs w:val="22"/>
              <w:lang w:eastAsia="ko-KR"/>
            </w:rPr>
          </w:pPr>
          <w:hyperlink w:anchor="_Toc536185584" w:history="1">
            <w:r w:rsidRPr="00651B40">
              <w:rPr>
                <w:rStyle w:val="Hyperlink"/>
                <w:noProof/>
              </w:rPr>
              <w:t>2.2.2.</w:t>
            </w:r>
            <w:r>
              <w:rPr>
                <w:i w:val="0"/>
                <w:iCs w:val="0"/>
                <w:noProof/>
                <w:sz w:val="22"/>
                <w:szCs w:val="22"/>
                <w:lang w:eastAsia="ko-KR"/>
              </w:rPr>
              <w:tab/>
            </w:r>
            <w:r w:rsidRPr="00651B40">
              <w:rPr>
                <w:rStyle w:val="Hyperlink"/>
                <w:noProof/>
              </w:rPr>
              <w:t>Viral Constructs</w:t>
            </w:r>
            <w:r>
              <w:rPr>
                <w:noProof/>
                <w:webHidden/>
              </w:rPr>
              <w:tab/>
            </w:r>
            <w:r>
              <w:rPr>
                <w:noProof/>
                <w:webHidden/>
              </w:rPr>
              <w:fldChar w:fldCharType="begin"/>
            </w:r>
            <w:r>
              <w:rPr>
                <w:noProof/>
                <w:webHidden/>
              </w:rPr>
              <w:instrText xml:space="preserve"> PAGEREF _Toc536185584 \h </w:instrText>
            </w:r>
            <w:r>
              <w:rPr>
                <w:noProof/>
                <w:webHidden/>
              </w:rPr>
            </w:r>
            <w:r>
              <w:rPr>
                <w:noProof/>
                <w:webHidden/>
              </w:rPr>
              <w:fldChar w:fldCharType="separate"/>
            </w:r>
            <w:r>
              <w:rPr>
                <w:noProof/>
                <w:webHidden/>
              </w:rPr>
              <w:t>40</w:t>
            </w:r>
            <w:r>
              <w:rPr>
                <w:noProof/>
                <w:webHidden/>
              </w:rPr>
              <w:fldChar w:fldCharType="end"/>
            </w:r>
          </w:hyperlink>
        </w:p>
        <w:p w14:paraId="312EC507" w14:textId="77777777" w:rsidR="003D213B" w:rsidRDefault="003D213B">
          <w:pPr>
            <w:pStyle w:val="TOC3"/>
            <w:tabs>
              <w:tab w:val="left" w:pos="1200"/>
              <w:tab w:val="right" w:leader="dot" w:pos="8630"/>
            </w:tabs>
            <w:rPr>
              <w:i w:val="0"/>
              <w:iCs w:val="0"/>
              <w:noProof/>
              <w:sz w:val="22"/>
              <w:szCs w:val="22"/>
              <w:lang w:eastAsia="ko-KR"/>
            </w:rPr>
          </w:pPr>
          <w:hyperlink w:anchor="_Toc536185585" w:history="1">
            <w:r w:rsidRPr="00651B40">
              <w:rPr>
                <w:rStyle w:val="Hyperlink"/>
                <w:noProof/>
              </w:rPr>
              <w:t>2.2.3.</w:t>
            </w:r>
            <w:r>
              <w:rPr>
                <w:i w:val="0"/>
                <w:iCs w:val="0"/>
                <w:noProof/>
                <w:sz w:val="22"/>
                <w:szCs w:val="22"/>
                <w:lang w:eastAsia="ko-KR"/>
              </w:rPr>
              <w:tab/>
            </w:r>
            <w:r w:rsidRPr="00651B40">
              <w:rPr>
                <w:rStyle w:val="Hyperlink"/>
                <w:noProof/>
              </w:rPr>
              <w:t>Stereotactic Surgeries</w:t>
            </w:r>
            <w:r>
              <w:rPr>
                <w:noProof/>
                <w:webHidden/>
              </w:rPr>
              <w:tab/>
            </w:r>
            <w:r>
              <w:rPr>
                <w:noProof/>
                <w:webHidden/>
              </w:rPr>
              <w:fldChar w:fldCharType="begin"/>
            </w:r>
            <w:r>
              <w:rPr>
                <w:noProof/>
                <w:webHidden/>
              </w:rPr>
              <w:instrText xml:space="preserve"> PAGEREF _Toc536185585 \h </w:instrText>
            </w:r>
            <w:r>
              <w:rPr>
                <w:noProof/>
                <w:webHidden/>
              </w:rPr>
            </w:r>
            <w:r>
              <w:rPr>
                <w:noProof/>
                <w:webHidden/>
              </w:rPr>
              <w:fldChar w:fldCharType="separate"/>
            </w:r>
            <w:r>
              <w:rPr>
                <w:noProof/>
                <w:webHidden/>
              </w:rPr>
              <w:t>40</w:t>
            </w:r>
            <w:r>
              <w:rPr>
                <w:noProof/>
                <w:webHidden/>
              </w:rPr>
              <w:fldChar w:fldCharType="end"/>
            </w:r>
          </w:hyperlink>
        </w:p>
        <w:p w14:paraId="6A497236" w14:textId="77777777" w:rsidR="003D213B" w:rsidRDefault="003D213B">
          <w:pPr>
            <w:pStyle w:val="TOC3"/>
            <w:tabs>
              <w:tab w:val="left" w:pos="1200"/>
              <w:tab w:val="right" w:leader="dot" w:pos="8630"/>
            </w:tabs>
            <w:rPr>
              <w:i w:val="0"/>
              <w:iCs w:val="0"/>
              <w:noProof/>
              <w:sz w:val="22"/>
              <w:szCs w:val="22"/>
              <w:lang w:eastAsia="ko-KR"/>
            </w:rPr>
          </w:pPr>
          <w:hyperlink w:anchor="_Toc536185586" w:history="1">
            <w:r w:rsidRPr="00651B40">
              <w:rPr>
                <w:rStyle w:val="Hyperlink"/>
                <w:noProof/>
              </w:rPr>
              <w:t>2.2.4.</w:t>
            </w:r>
            <w:r>
              <w:rPr>
                <w:i w:val="0"/>
                <w:iCs w:val="0"/>
                <w:noProof/>
                <w:sz w:val="22"/>
                <w:szCs w:val="22"/>
                <w:lang w:eastAsia="ko-KR"/>
              </w:rPr>
              <w:tab/>
            </w:r>
            <w:r w:rsidRPr="00651B40">
              <w:rPr>
                <w:rStyle w:val="Hyperlink"/>
                <w:noProof/>
              </w:rPr>
              <w:t>Treadmill Running Behavior</w:t>
            </w:r>
            <w:r>
              <w:rPr>
                <w:noProof/>
                <w:webHidden/>
              </w:rPr>
              <w:tab/>
            </w:r>
            <w:r>
              <w:rPr>
                <w:noProof/>
                <w:webHidden/>
              </w:rPr>
              <w:fldChar w:fldCharType="begin"/>
            </w:r>
            <w:r>
              <w:rPr>
                <w:noProof/>
                <w:webHidden/>
              </w:rPr>
              <w:instrText xml:space="preserve"> PAGEREF _Toc536185586 \h </w:instrText>
            </w:r>
            <w:r>
              <w:rPr>
                <w:noProof/>
                <w:webHidden/>
              </w:rPr>
            </w:r>
            <w:r>
              <w:rPr>
                <w:noProof/>
                <w:webHidden/>
              </w:rPr>
              <w:fldChar w:fldCharType="separate"/>
            </w:r>
            <w:r>
              <w:rPr>
                <w:noProof/>
                <w:webHidden/>
              </w:rPr>
              <w:t>42</w:t>
            </w:r>
            <w:r>
              <w:rPr>
                <w:noProof/>
                <w:webHidden/>
              </w:rPr>
              <w:fldChar w:fldCharType="end"/>
            </w:r>
          </w:hyperlink>
        </w:p>
        <w:p w14:paraId="1EAF6533" w14:textId="77777777" w:rsidR="003D213B" w:rsidRDefault="003D213B">
          <w:pPr>
            <w:pStyle w:val="TOC3"/>
            <w:tabs>
              <w:tab w:val="left" w:pos="1200"/>
              <w:tab w:val="right" w:leader="dot" w:pos="8630"/>
            </w:tabs>
            <w:rPr>
              <w:i w:val="0"/>
              <w:iCs w:val="0"/>
              <w:noProof/>
              <w:sz w:val="22"/>
              <w:szCs w:val="22"/>
              <w:lang w:eastAsia="ko-KR"/>
            </w:rPr>
          </w:pPr>
          <w:hyperlink w:anchor="_Toc536185587" w:history="1">
            <w:r w:rsidRPr="00651B40">
              <w:rPr>
                <w:rStyle w:val="Hyperlink"/>
                <w:noProof/>
              </w:rPr>
              <w:t>2.2.5.</w:t>
            </w:r>
            <w:r>
              <w:rPr>
                <w:i w:val="0"/>
                <w:iCs w:val="0"/>
                <w:noProof/>
                <w:sz w:val="22"/>
                <w:szCs w:val="22"/>
                <w:lang w:eastAsia="ko-KR"/>
              </w:rPr>
              <w:tab/>
            </w:r>
            <w:r w:rsidRPr="00651B40">
              <w:rPr>
                <w:rStyle w:val="Hyperlink"/>
                <w:noProof/>
              </w:rPr>
              <w:t>Freely-Moving Calcium Imaging and Mouse Tracking</w:t>
            </w:r>
            <w:r>
              <w:rPr>
                <w:noProof/>
                <w:webHidden/>
              </w:rPr>
              <w:tab/>
            </w:r>
            <w:r>
              <w:rPr>
                <w:noProof/>
                <w:webHidden/>
              </w:rPr>
              <w:fldChar w:fldCharType="begin"/>
            </w:r>
            <w:r>
              <w:rPr>
                <w:noProof/>
                <w:webHidden/>
              </w:rPr>
              <w:instrText xml:space="preserve"> PAGEREF _Toc536185587 \h </w:instrText>
            </w:r>
            <w:r>
              <w:rPr>
                <w:noProof/>
                <w:webHidden/>
              </w:rPr>
            </w:r>
            <w:r>
              <w:rPr>
                <w:noProof/>
                <w:webHidden/>
              </w:rPr>
              <w:fldChar w:fldCharType="separate"/>
            </w:r>
            <w:r>
              <w:rPr>
                <w:noProof/>
                <w:webHidden/>
              </w:rPr>
              <w:t>42</w:t>
            </w:r>
            <w:r>
              <w:rPr>
                <w:noProof/>
                <w:webHidden/>
              </w:rPr>
              <w:fldChar w:fldCharType="end"/>
            </w:r>
          </w:hyperlink>
        </w:p>
        <w:p w14:paraId="49CA185D" w14:textId="77777777" w:rsidR="003D213B" w:rsidRDefault="003D213B">
          <w:pPr>
            <w:pStyle w:val="TOC3"/>
            <w:tabs>
              <w:tab w:val="left" w:pos="1200"/>
              <w:tab w:val="right" w:leader="dot" w:pos="8630"/>
            </w:tabs>
            <w:rPr>
              <w:i w:val="0"/>
              <w:iCs w:val="0"/>
              <w:noProof/>
              <w:sz w:val="22"/>
              <w:szCs w:val="22"/>
              <w:lang w:eastAsia="ko-KR"/>
            </w:rPr>
          </w:pPr>
          <w:hyperlink w:anchor="_Toc536185588" w:history="1">
            <w:r w:rsidRPr="00651B40">
              <w:rPr>
                <w:rStyle w:val="Hyperlink"/>
                <w:noProof/>
              </w:rPr>
              <w:t>2.2.6.</w:t>
            </w:r>
            <w:r>
              <w:rPr>
                <w:i w:val="0"/>
                <w:iCs w:val="0"/>
                <w:noProof/>
                <w:sz w:val="22"/>
                <w:szCs w:val="22"/>
                <w:lang w:eastAsia="ko-KR"/>
              </w:rPr>
              <w:tab/>
            </w:r>
            <w:r w:rsidRPr="00651B40">
              <w:rPr>
                <w:rStyle w:val="Hyperlink"/>
                <w:noProof/>
              </w:rPr>
              <w:t>Histology and Epifluorescent Microscopy</w:t>
            </w:r>
            <w:r>
              <w:rPr>
                <w:noProof/>
                <w:webHidden/>
              </w:rPr>
              <w:tab/>
            </w:r>
            <w:r>
              <w:rPr>
                <w:noProof/>
                <w:webHidden/>
              </w:rPr>
              <w:fldChar w:fldCharType="begin"/>
            </w:r>
            <w:r>
              <w:rPr>
                <w:noProof/>
                <w:webHidden/>
              </w:rPr>
              <w:instrText xml:space="preserve"> PAGEREF _Toc536185588 \h </w:instrText>
            </w:r>
            <w:r>
              <w:rPr>
                <w:noProof/>
                <w:webHidden/>
              </w:rPr>
            </w:r>
            <w:r>
              <w:rPr>
                <w:noProof/>
                <w:webHidden/>
              </w:rPr>
              <w:fldChar w:fldCharType="separate"/>
            </w:r>
            <w:r>
              <w:rPr>
                <w:noProof/>
                <w:webHidden/>
              </w:rPr>
              <w:t>45</w:t>
            </w:r>
            <w:r>
              <w:rPr>
                <w:noProof/>
                <w:webHidden/>
              </w:rPr>
              <w:fldChar w:fldCharType="end"/>
            </w:r>
          </w:hyperlink>
        </w:p>
        <w:p w14:paraId="69158285" w14:textId="77777777" w:rsidR="003D213B" w:rsidRDefault="003D213B">
          <w:pPr>
            <w:pStyle w:val="TOC3"/>
            <w:tabs>
              <w:tab w:val="left" w:pos="1200"/>
              <w:tab w:val="right" w:leader="dot" w:pos="8630"/>
            </w:tabs>
            <w:rPr>
              <w:i w:val="0"/>
              <w:iCs w:val="0"/>
              <w:noProof/>
              <w:sz w:val="22"/>
              <w:szCs w:val="22"/>
              <w:lang w:eastAsia="ko-KR"/>
            </w:rPr>
          </w:pPr>
          <w:hyperlink w:anchor="_Toc536185589" w:history="1">
            <w:r w:rsidRPr="00651B40">
              <w:rPr>
                <w:rStyle w:val="Hyperlink"/>
                <w:noProof/>
              </w:rPr>
              <w:t>2.2.7.</w:t>
            </w:r>
            <w:r>
              <w:rPr>
                <w:i w:val="0"/>
                <w:iCs w:val="0"/>
                <w:noProof/>
                <w:sz w:val="22"/>
                <w:szCs w:val="22"/>
                <w:lang w:eastAsia="ko-KR"/>
              </w:rPr>
              <w:tab/>
            </w:r>
            <w:r w:rsidRPr="00651B40">
              <w:rPr>
                <w:rStyle w:val="Hyperlink"/>
                <w:noProof/>
              </w:rPr>
              <w:t>Time Cell Selection</w:t>
            </w:r>
            <w:r>
              <w:rPr>
                <w:noProof/>
                <w:webHidden/>
              </w:rPr>
              <w:tab/>
            </w:r>
            <w:r>
              <w:rPr>
                <w:noProof/>
                <w:webHidden/>
              </w:rPr>
              <w:fldChar w:fldCharType="begin"/>
            </w:r>
            <w:r>
              <w:rPr>
                <w:noProof/>
                <w:webHidden/>
              </w:rPr>
              <w:instrText xml:space="preserve"> PAGEREF _Toc536185589 \h </w:instrText>
            </w:r>
            <w:r>
              <w:rPr>
                <w:noProof/>
                <w:webHidden/>
              </w:rPr>
            </w:r>
            <w:r>
              <w:rPr>
                <w:noProof/>
                <w:webHidden/>
              </w:rPr>
              <w:fldChar w:fldCharType="separate"/>
            </w:r>
            <w:r>
              <w:rPr>
                <w:noProof/>
                <w:webHidden/>
              </w:rPr>
              <w:t>45</w:t>
            </w:r>
            <w:r>
              <w:rPr>
                <w:noProof/>
                <w:webHidden/>
              </w:rPr>
              <w:fldChar w:fldCharType="end"/>
            </w:r>
          </w:hyperlink>
        </w:p>
        <w:p w14:paraId="793D273E" w14:textId="77777777" w:rsidR="003D213B" w:rsidRDefault="003D213B">
          <w:pPr>
            <w:pStyle w:val="TOC3"/>
            <w:tabs>
              <w:tab w:val="left" w:pos="1200"/>
              <w:tab w:val="right" w:leader="dot" w:pos="8630"/>
            </w:tabs>
            <w:rPr>
              <w:i w:val="0"/>
              <w:iCs w:val="0"/>
              <w:noProof/>
              <w:sz w:val="22"/>
              <w:szCs w:val="22"/>
              <w:lang w:eastAsia="ko-KR"/>
            </w:rPr>
          </w:pPr>
          <w:hyperlink w:anchor="_Toc536185590" w:history="1">
            <w:r w:rsidRPr="00651B40">
              <w:rPr>
                <w:rStyle w:val="Hyperlink"/>
                <w:noProof/>
              </w:rPr>
              <w:t>2.2.8.</w:t>
            </w:r>
            <w:r>
              <w:rPr>
                <w:i w:val="0"/>
                <w:iCs w:val="0"/>
                <w:noProof/>
                <w:sz w:val="22"/>
                <w:szCs w:val="22"/>
                <w:lang w:eastAsia="ko-KR"/>
              </w:rPr>
              <w:tab/>
            </w:r>
            <w:r w:rsidRPr="00651B40">
              <w:rPr>
                <w:rStyle w:val="Hyperlink"/>
                <w:noProof/>
              </w:rPr>
              <w:t>Within-Session Trial Bias Score</w:t>
            </w:r>
            <w:r>
              <w:rPr>
                <w:noProof/>
                <w:webHidden/>
              </w:rPr>
              <w:tab/>
            </w:r>
            <w:r>
              <w:rPr>
                <w:noProof/>
                <w:webHidden/>
              </w:rPr>
              <w:fldChar w:fldCharType="begin"/>
            </w:r>
            <w:r>
              <w:rPr>
                <w:noProof/>
                <w:webHidden/>
              </w:rPr>
              <w:instrText xml:space="preserve"> PAGEREF _Toc536185590 \h </w:instrText>
            </w:r>
            <w:r>
              <w:rPr>
                <w:noProof/>
                <w:webHidden/>
              </w:rPr>
            </w:r>
            <w:r>
              <w:rPr>
                <w:noProof/>
                <w:webHidden/>
              </w:rPr>
              <w:fldChar w:fldCharType="separate"/>
            </w:r>
            <w:r>
              <w:rPr>
                <w:noProof/>
                <w:webHidden/>
              </w:rPr>
              <w:t>46</w:t>
            </w:r>
            <w:r>
              <w:rPr>
                <w:noProof/>
                <w:webHidden/>
              </w:rPr>
              <w:fldChar w:fldCharType="end"/>
            </w:r>
          </w:hyperlink>
        </w:p>
        <w:p w14:paraId="3A176A30" w14:textId="77777777" w:rsidR="003D213B" w:rsidRDefault="003D213B">
          <w:pPr>
            <w:pStyle w:val="TOC3"/>
            <w:tabs>
              <w:tab w:val="left" w:pos="1200"/>
              <w:tab w:val="right" w:leader="dot" w:pos="8630"/>
            </w:tabs>
            <w:rPr>
              <w:i w:val="0"/>
              <w:iCs w:val="0"/>
              <w:noProof/>
              <w:sz w:val="22"/>
              <w:szCs w:val="22"/>
              <w:lang w:eastAsia="ko-KR"/>
            </w:rPr>
          </w:pPr>
          <w:hyperlink w:anchor="_Toc536185591" w:history="1">
            <w:r w:rsidRPr="00651B40">
              <w:rPr>
                <w:rStyle w:val="Hyperlink"/>
                <w:noProof/>
              </w:rPr>
              <w:t>2.2.9.</w:t>
            </w:r>
            <w:r>
              <w:rPr>
                <w:i w:val="0"/>
                <w:iCs w:val="0"/>
                <w:noProof/>
                <w:sz w:val="22"/>
                <w:szCs w:val="22"/>
                <w:lang w:eastAsia="ko-KR"/>
              </w:rPr>
              <w:tab/>
            </w:r>
            <w:r w:rsidRPr="00651B40">
              <w:rPr>
                <w:rStyle w:val="Hyperlink"/>
                <w:noProof/>
              </w:rPr>
              <w:t>Population Correlations</w:t>
            </w:r>
            <w:r>
              <w:rPr>
                <w:noProof/>
                <w:webHidden/>
              </w:rPr>
              <w:tab/>
            </w:r>
            <w:r>
              <w:rPr>
                <w:noProof/>
                <w:webHidden/>
              </w:rPr>
              <w:fldChar w:fldCharType="begin"/>
            </w:r>
            <w:r>
              <w:rPr>
                <w:noProof/>
                <w:webHidden/>
              </w:rPr>
              <w:instrText xml:space="preserve"> PAGEREF _Toc536185591 \h </w:instrText>
            </w:r>
            <w:r>
              <w:rPr>
                <w:noProof/>
                <w:webHidden/>
              </w:rPr>
            </w:r>
            <w:r>
              <w:rPr>
                <w:noProof/>
                <w:webHidden/>
              </w:rPr>
              <w:fldChar w:fldCharType="separate"/>
            </w:r>
            <w:r>
              <w:rPr>
                <w:noProof/>
                <w:webHidden/>
              </w:rPr>
              <w:t>47</w:t>
            </w:r>
            <w:r>
              <w:rPr>
                <w:noProof/>
                <w:webHidden/>
              </w:rPr>
              <w:fldChar w:fldCharType="end"/>
            </w:r>
          </w:hyperlink>
        </w:p>
        <w:p w14:paraId="2F51863C" w14:textId="77777777" w:rsidR="003D213B" w:rsidRDefault="003D213B">
          <w:pPr>
            <w:pStyle w:val="TOC3"/>
            <w:tabs>
              <w:tab w:val="left" w:pos="1440"/>
              <w:tab w:val="right" w:leader="dot" w:pos="8630"/>
            </w:tabs>
            <w:rPr>
              <w:i w:val="0"/>
              <w:iCs w:val="0"/>
              <w:noProof/>
              <w:sz w:val="22"/>
              <w:szCs w:val="22"/>
              <w:lang w:eastAsia="ko-KR"/>
            </w:rPr>
          </w:pPr>
          <w:hyperlink w:anchor="_Toc536185592" w:history="1">
            <w:r w:rsidRPr="00651B40">
              <w:rPr>
                <w:rStyle w:val="Hyperlink"/>
                <w:noProof/>
              </w:rPr>
              <w:t>2.2.10.</w:t>
            </w:r>
            <w:r>
              <w:rPr>
                <w:i w:val="0"/>
                <w:iCs w:val="0"/>
                <w:noProof/>
                <w:sz w:val="22"/>
                <w:szCs w:val="22"/>
                <w:lang w:eastAsia="ko-KR"/>
              </w:rPr>
              <w:tab/>
            </w:r>
            <w:r w:rsidRPr="00651B40">
              <w:rPr>
                <w:rStyle w:val="Hyperlink"/>
                <w:noProof/>
              </w:rPr>
              <w:t>Naïve Bayes Classifiers</w:t>
            </w:r>
            <w:r>
              <w:rPr>
                <w:noProof/>
                <w:webHidden/>
              </w:rPr>
              <w:tab/>
            </w:r>
            <w:r>
              <w:rPr>
                <w:noProof/>
                <w:webHidden/>
              </w:rPr>
              <w:fldChar w:fldCharType="begin"/>
            </w:r>
            <w:r>
              <w:rPr>
                <w:noProof/>
                <w:webHidden/>
              </w:rPr>
              <w:instrText xml:space="preserve"> PAGEREF _Toc536185592 \h </w:instrText>
            </w:r>
            <w:r>
              <w:rPr>
                <w:noProof/>
                <w:webHidden/>
              </w:rPr>
            </w:r>
            <w:r>
              <w:rPr>
                <w:noProof/>
                <w:webHidden/>
              </w:rPr>
              <w:fldChar w:fldCharType="separate"/>
            </w:r>
            <w:r>
              <w:rPr>
                <w:noProof/>
                <w:webHidden/>
              </w:rPr>
              <w:t>47</w:t>
            </w:r>
            <w:r>
              <w:rPr>
                <w:noProof/>
                <w:webHidden/>
              </w:rPr>
              <w:fldChar w:fldCharType="end"/>
            </w:r>
          </w:hyperlink>
        </w:p>
        <w:p w14:paraId="65977A9F" w14:textId="77777777" w:rsidR="003D213B" w:rsidRDefault="003D213B">
          <w:pPr>
            <w:pStyle w:val="TOC3"/>
            <w:tabs>
              <w:tab w:val="left" w:pos="1440"/>
              <w:tab w:val="right" w:leader="dot" w:pos="8630"/>
            </w:tabs>
            <w:rPr>
              <w:i w:val="0"/>
              <w:iCs w:val="0"/>
              <w:noProof/>
              <w:sz w:val="22"/>
              <w:szCs w:val="22"/>
              <w:lang w:eastAsia="ko-KR"/>
            </w:rPr>
          </w:pPr>
          <w:hyperlink w:anchor="_Toc536185593" w:history="1">
            <w:r w:rsidRPr="00651B40">
              <w:rPr>
                <w:rStyle w:val="Hyperlink"/>
                <w:noProof/>
              </w:rPr>
              <w:t>2.2.11.</w:t>
            </w:r>
            <w:r>
              <w:rPr>
                <w:i w:val="0"/>
                <w:iCs w:val="0"/>
                <w:noProof/>
                <w:sz w:val="22"/>
                <w:szCs w:val="22"/>
                <w:lang w:eastAsia="ko-KR"/>
              </w:rPr>
              <w:tab/>
            </w:r>
            <w:r w:rsidRPr="00651B40">
              <w:rPr>
                <w:rStyle w:val="Hyperlink"/>
                <w:noProof/>
              </w:rPr>
              <w:t>Statistical Tests</w:t>
            </w:r>
            <w:r>
              <w:rPr>
                <w:noProof/>
                <w:webHidden/>
              </w:rPr>
              <w:tab/>
            </w:r>
            <w:r>
              <w:rPr>
                <w:noProof/>
                <w:webHidden/>
              </w:rPr>
              <w:fldChar w:fldCharType="begin"/>
            </w:r>
            <w:r>
              <w:rPr>
                <w:noProof/>
                <w:webHidden/>
              </w:rPr>
              <w:instrText xml:space="preserve"> PAGEREF _Toc536185593 \h </w:instrText>
            </w:r>
            <w:r>
              <w:rPr>
                <w:noProof/>
                <w:webHidden/>
              </w:rPr>
            </w:r>
            <w:r>
              <w:rPr>
                <w:noProof/>
                <w:webHidden/>
              </w:rPr>
              <w:fldChar w:fldCharType="separate"/>
            </w:r>
            <w:r>
              <w:rPr>
                <w:noProof/>
                <w:webHidden/>
              </w:rPr>
              <w:t>48</w:t>
            </w:r>
            <w:r>
              <w:rPr>
                <w:noProof/>
                <w:webHidden/>
              </w:rPr>
              <w:fldChar w:fldCharType="end"/>
            </w:r>
          </w:hyperlink>
        </w:p>
        <w:p w14:paraId="7F4802E5" w14:textId="77777777" w:rsidR="003D213B" w:rsidRDefault="003D213B">
          <w:pPr>
            <w:pStyle w:val="TOC2"/>
            <w:tabs>
              <w:tab w:val="left" w:pos="960"/>
              <w:tab w:val="right" w:leader="dot" w:pos="8630"/>
            </w:tabs>
            <w:rPr>
              <w:smallCaps w:val="0"/>
              <w:noProof/>
              <w:sz w:val="22"/>
              <w:szCs w:val="22"/>
              <w:lang w:eastAsia="ko-KR"/>
            </w:rPr>
          </w:pPr>
          <w:hyperlink w:anchor="_Toc536185594" w:history="1">
            <w:r w:rsidRPr="00651B40">
              <w:rPr>
                <w:rStyle w:val="Hyperlink"/>
                <w:noProof/>
              </w:rPr>
              <w:t>2.3.</w:t>
            </w:r>
            <w:r>
              <w:rPr>
                <w:smallCaps w:val="0"/>
                <w:noProof/>
                <w:sz w:val="22"/>
                <w:szCs w:val="22"/>
                <w:lang w:eastAsia="ko-KR"/>
              </w:rPr>
              <w:tab/>
            </w:r>
            <w:r w:rsidRPr="00651B40">
              <w:rPr>
                <w:rStyle w:val="Hyperlink"/>
                <w:noProof/>
              </w:rPr>
              <w:t>Results</w:t>
            </w:r>
            <w:r>
              <w:rPr>
                <w:noProof/>
                <w:webHidden/>
              </w:rPr>
              <w:tab/>
            </w:r>
            <w:r>
              <w:rPr>
                <w:noProof/>
                <w:webHidden/>
              </w:rPr>
              <w:fldChar w:fldCharType="begin"/>
            </w:r>
            <w:r>
              <w:rPr>
                <w:noProof/>
                <w:webHidden/>
              </w:rPr>
              <w:instrText xml:space="preserve"> PAGEREF _Toc536185594 \h </w:instrText>
            </w:r>
            <w:r>
              <w:rPr>
                <w:noProof/>
                <w:webHidden/>
              </w:rPr>
            </w:r>
            <w:r>
              <w:rPr>
                <w:noProof/>
                <w:webHidden/>
              </w:rPr>
              <w:fldChar w:fldCharType="separate"/>
            </w:r>
            <w:r>
              <w:rPr>
                <w:noProof/>
                <w:webHidden/>
              </w:rPr>
              <w:t>49</w:t>
            </w:r>
            <w:r>
              <w:rPr>
                <w:noProof/>
                <w:webHidden/>
              </w:rPr>
              <w:fldChar w:fldCharType="end"/>
            </w:r>
          </w:hyperlink>
        </w:p>
        <w:p w14:paraId="08A402EE" w14:textId="77777777" w:rsidR="003D213B" w:rsidRDefault="003D213B">
          <w:pPr>
            <w:pStyle w:val="TOC3"/>
            <w:tabs>
              <w:tab w:val="left" w:pos="1200"/>
              <w:tab w:val="right" w:leader="dot" w:pos="8630"/>
            </w:tabs>
            <w:rPr>
              <w:i w:val="0"/>
              <w:iCs w:val="0"/>
              <w:noProof/>
              <w:sz w:val="22"/>
              <w:szCs w:val="22"/>
              <w:lang w:eastAsia="ko-KR"/>
            </w:rPr>
          </w:pPr>
          <w:hyperlink w:anchor="_Toc536185595" w:history="1">
            <w:r w:rsidRPr="00651B40">
              <w:rPr>
                <w:rStyle w:val="Hyperlink"/>
                <w:noProof/>
              </w:rPr>
              <w:t>2.3.1.</w:t>
            </w:r>
            <w:r>
              <w:rPr>
                <w:i w:val="0"/>
                <w:iCs w:val="0"/>
                <w:noProof/>
                <w:sz w:val="22"/>
                <w:szCs w:val="22"/>
                <w:lang w:eastAsia="ko-KR"/>
              </w:rPr>
              <w:tab/>
            </w:r>
            <w:r w:rsidRPr="00651B40">
              <w:rPr>
                <w:rStyle w:val="Hyperlink"/>
                <w:noProof/>
              </w:rPr>
              <w:t>Behavioral Task and Epifluorescence Imaging of Calcium Transients</w:t>
            </w:r>
            <w:r>
              <w:rPr>
                <w:noProof/>
                <w:webHidden/>
              </w:rPr>
              <w:tab/>
            </w:r>
            <w:r>
              <w:rPr>
                <w:noProof/>
                <w:webHidden/>
              </w:rPr>
              <w:fldChar w:fldCharType="begin"/>
            </w:r>
            <w:r>
              <w:rPr>
                <w:noProof/>
                <w:webHidden/>
              </w:rPr>
              <w:instrText xml:space="preserve"> PAGEREF _Toc536185595 \h </w:instrText>
            </w:r>
            <w:r>
              <w:rPr>
                <w:noProof/>
                <w:webHidden/>
              </w:rPr>
            </w:r>
            <w:r>
              <w:rPr>
                <w:noProof/>
                <w:webHidden/>
              </w:rPr>
              <w:fldChar w:fldCharType="separate"/>
            </w:r>
            <w:r>
              <w:rPr>
                <w:noProof/>
                <w:webHidden/>
              </w:rPr>
              <w:t>49</w:t>
            </w:r>
            <w:r>
              <w:rPr>
                <w:noProof/>
                <w:webHidden/>
              </w:rPr>
              <w:fldChar w:fldCharType="end"/>
            </w:r>
          </w:hyperlink>
        </w:p>
        <w:p w14:paraId="17112221" w14:textId="77777777" w:rsidR="003D213B" w:rsidRDefault="003D213B">
          <w:pPr>
            <w:pStyle w:val="TOC3"/>
            <w:tabs>
              <w:tab w:val="left" w:pos="1200"/>
              <w:tab w:val="right" w:leader="dot" w:pos="8630"/>
            </w:tabs>
            <w:rPr>
              <w:i w:val="0"/>
              <w:iCs w:val="0"/>
              <w:noProof/>
              <w:sz w:val="22"/>
              <w:szCs w:val="22"/>
              <w:lang w:eastAsia="ko-KR"/>
            </w:rPr>
          </w:pPr>
          <w:hyperlink w:anchor="_Toc536185596" w:history="1">
            <w:r w:rsidRPr="00651B40">
              <w:rPr>
                <w:rStyle w:val="Hyperlink"/>
                <w:noProof/>
              </w:rPr>
              <w:t>2.3.2.</w:t>
            </w:r>
            <w:r>
              <w:rPr>
                <w:i w:val="0"/>
                <w:iCs w:val="0"/>
                <w:noProof/>
                <w:sz w:val="22"/>
                <w:szCs w:val="22"/>
                <w:lang w:eastAsia="ko-KR"/>
              </w:rPr>
              <w:tab/>
            </w:r>
            <w:r w:rsidRPr="00651B40">
              <w:rPr>
                <w:rStyle w:val="Hyperlink"/>
                <w:noProof/>
              </w:rPr>
              <w:t>Reconstructing Temporal Information from Ordered Neuronal Firing</w:t>
            </w:r>
            <w:r>
              <w:rPr>
                <w:noProof/>
                <w:webHidden/>
              </w:rPr>
              <w:tab/>
            </w:r>
            <w:r>
              <w:rPr>
                <w:noProof/>
                <w:webHidden/>
              </w:rPr>
              <w:fldChar w:fldCharType="begin"/>
            </w:r>
            <w:r>
              <w:rPr>
                <w:noProof/>
                <w:webHidden/>
              </w:rPr>
              <w:instrText xml:space="preserve"> PAGEREF _Toc536185596 \h </w:instrText>
            </w:r>
            <w:r>
              <w:rPr>
                <w:noProof/>
                <w:webHidden/>
              </w:rPr>
            </w:r>
            <w:r>
              <w:rPr>
                <w:noProof/>
                <w:webHidden/>
              </w:rPr>
              <w:fldChar w:fldCharType="separate"/>
            </w:r>
            <w:r>
              <w:rPr>
                <w:noProof/>
                <w:webHidden/>
              </w:rPr>
              <w:t>50</w:t>
            </w:r>
            <w:r>
              <w:rPr>
                <w:noProof/>
                <w:webHidden/>
              </w:rPr>
              <w:fldChar w:fldCharType="end"/>
            </w:r>
          </w:hyperlink>
        </w:p>
        <w:p w14:paraId="07571246" w14:textId="77777777" w:rsidR="003D213B" w:rsidRDefault="003D213B">
          <w:pPr>
            <w:pStyle w:val="TOC3"/>
            <w:tabs>
              <w:tab w:val="left" w:pos="1200"/>
              <w:tab w:val="right" w:leader="dot" w:pos="8630"/>
            </w:tabs>
            <w:rPr>
              <w:i w:val="0"/>
              <w:iCs w:val="0"/>
              <w:noProof/>
              <w:sz w:val="22"/>
              <w:szCs w:val="22"/>
              <w:lang w:eastAsia="ko-KR"/>
            </w:rPr>
          </w:pPr>
          <w:hyperlink w:anchor="_Toc536185597" w:history="1">
            <w:r w:rsidRPr="00651B40">
              <w:rPr>
                <w:rStyle w:val="Hyperlink"/>
                <w:noProof/>
              </w:rPr>
              <w:t>2.3.3.</w:t>
            </w:r>
            <w:r>
              <w:rPr>
                <w:i w:val="0"/>
                <w:iCs w:val="0"/>
                <w:noProof/>
                <w:sz w:val="22"/>
                <w:szCs w:val="22"/>
                <w:lang w:eastAsia="ko-KR"/>
              </w:rPr>
              <w:tab/>
            </w:r>
            <w:r w:rsidRPr="00651B40">
              <w:rPr>
                <w:rStyle w:val="Hyperlink"/>
                <w:noProof/>
              </w:rPr>
              <w:t>Evolution of Time Cell Sequences on the Scale of Minutes</w:t>
            </w:r>
            <w:r>
              <w:rPr>
                <w:noProof/>
                <w:webHidden/>
              </w:rPr>
              <w:tab/>
            </w:r>
            <w:r>
              <w:rPr>
                <w:noProof/>
                <w:webHidden/>
              </w:rPr>
              <w:fldChar w:fldCharType="begin"/>
            </w:r>
            <w:r>
              <w:rPr>
                <w:noProof/>
                <w:webHidden/>
              </w:rPr>
              <w:instrText xml:space="preserve"> PAGEREF _Toc536185597 \h </w:instrText>
            </w:r>
            <w:r>
              <w:rPr>
                <w:noProof/>
                <w:webHidden/>
              </w:rPr>
            </w:r>
            <w:r>
              <w:rPr>
                <w:noProof/>
                <w:webHidden/>
              </w:rPr>
              <w:fldChar w:fldCharType="separate"/>
            </w:r>
            <w:r>
              <w:rPr>
                <w:noProof/>
                <w:webHidden/>
              </w:rPr>
              <w:t>51</w:t>
            </w:r>
            <w:r>
              <w:rPr>
                <w:noProof/>
                <w:webHidden/>
              </w:rPr>
              <w:fldChar w:fldCharType="end"/>
            </w:r>
          </w:hyperlink>
        </w:p>
        <w:p w14:paraId="3264C971" w14:textId="77777777" w:rsidR="003D213B" w:rsidRDefault="003D213B">
          <w:pPr>
            <w:pStyle w:val="TOC3"/>
            <w:tabs>
              <w:tab w:val="left" w:pos="1200"/>
              <w:tab w:val="right" w:leader="dot" w:pos="8630"/>
            </w:tabs>
            <w:rPr>
              <w:i w:val="0"/>
              <w:iCs w:val="0"/>
              <w:noProof/>
              <w:sz w:val="22"/>
              <w:szCs w:val="22"/>
              <w:lang w:eastAsia="ko-KR"/>
            </w:rPr>
          </w:pPr>
          <w:hyperlink w:anchor="_Toc536185598" w:history="1">
            <w:r w:rsidRPr="00651B40">
              <w:rPr>
                <w:rStyle w:val="Hyperlink"/>
                <w:noProof/>
              </w:rPr>
              <w:t>2.3.4.</w:t>
            </w:r>
            <w:r>
              <w:rPr>
                <w:i w:val="0"/>
                <w:iCs w:val="0"/>
                <w:noProof/>
                <w:sz w:val="22"/>
                <w:szCs w:val="22"/>
                <w:lang w:eastAsia="ko-KR"/>
              </w:rPr>
              <w:tab/>
            </w:r>
            <w:r w:rsidRPr="00651B40">
              <w:rPr>
                <w:rStyle w:val="Hyperlink"/>
                <w:noProof/>
              </w:rPr>
              <w:t>Longitudinal Tracking of Time Cell Sequences</w:t>
            </w:r>
            <w:r>
              <w:rPr>
                <w:noProof/>
                <w:webHidden/>
              </w:rPr>
              <w:tab/>
            </w:r>
            <w:r>
              <w:rPr>
                <w:noProof/>
                <w:webHidden/>
              </w:rPr>
              <w:fldChar w:fldCharType="begin"/>
            </w:r>
            <w:r>
              <w:rPr>
                <w:noProof/>
                <w:webHidden/>
              </w:rPr>
              <w:instrText xml:space="preserve"> PAGEREF _Toc536185598 \h </w:instrText>
            </w:r>
            <w:r>
              <w:rPr>
                <w:noProof/>
                <w:webHidden/>
              </w:rPr>
            </w:r>
            <w:r>
              <w:rPr>
                <w:noProof/>
                <w:webHidden/>
              </w:rPr>
              <w:fldChar w:fldCharType="separate"/>
            </w:r>
            <w:r>
              <w:rPr>
                <w:noProof/>
                <w:webHidden/>
              </w:rPr>
              <w:t>53</w:t>
            </w:r>
            <w:r>
              <w:rPr>
                <w:noProof/>
                <w:webHidden/>
              </w:rPr>
              <w:fldChar w:fldCharType="end"/>
            </w:r>
          </w:hyperlink>
        </w:p>
        <w:p w14:paraId="5F90CEDD" w14:textId="77777777" w:rsidR="003D213B" w:rsidRDefault="003D213B">
          <w:pPr>
            <w:pStyle w:val="TOC3"/>
            <w:tabs>
              <w:tab w:val="left" w:pos="1200"/>
              <w:tab w:val="right" w:leader="dot" w:pos="8630"/>
            </w:tabs>
            <w:rPr>
              <w:i w:val="0"/>
              <w:iCs w:val="0"/>
              <w:noProof/>
              <w:sz w:val="22"/>
              <w:szCs w:val="22"/>
              <w:lang w:eastAsia="ko-KR"/>
            </w:rPr>
          </w:pPr>
          <w:hyperlink w:anchor="_Toc536185599" w:history="1">
            <w:r w:rsidRPr="00651B40">
              <w:rPr>
                <w:rStyle w:val="Hyperlink"/>
                <w:noProof/>
              </w:rPr>
              <w:t>2.3.5.</w:t>
            </w:r>
            <w:r>
              <w:rPr>
                <w:i w:val="0"/>
                <w:iCs w:val="0"/>
                <w:noProof/>
                <w:sz w:val="22"/>
                <w:szCs w:val="22"/>
                <w:lang w:eastAsia="ko-KR"/>
              </w:rPr>
              <w:tab/>
            </w:r>
            <w:r w:rsidRPr="00651B40">
              <w:rPr>
                <w:rStyle w:val="Hyperlink"/>
                <w:noProof/>
              </w:rPr>
              <w:t>Evolution of Time Cell Sequences on the Scale of Days</w:t>
            </w:r>
            <w:r>
              <w:rPr>
                <w:noProof/>
                <w:webHidden/>
              </w:rPr>
              <w:tab/>
            </w:r>
            <w:r>
              <w:rPr>
                <w:noProof/>
                <w:webHidden/>
              </w:rPr>
              <w:fldChar w:fldCharType="begin"/>
            </w:r>
            <w:r>
              <w:rPr>
                <w:noProof/>
                <w:webHidden/>
              </w:rPr>
              <w:instrText xml:space="preserve"> PAGEREF _Toc536185599 \h </w:instrText>
            </w:r>
            <w:r>
              <w:rPr>
                <w:noProof/>
                <w:webHidden/>
              </w:rPr>
            </w:r>
            <w:r>
              <w:rPr>
                <w:noProof/>
                <w:webHidden/>
              </w:rPr>
              <w:fldChar w:fldCharType="separate"/>
            </w:r>
            <w:r>
              <w:rPr>
                <w:noProof/>
                <w:webHidden/>
              </w:rPr>
              <w:t>55</w:t>
            </w:r>
            <w:r>
              <w:rPr>
                <w:noProof/>
                <w:webHidden/>
              </w:rPr>
              <w:fldChar w:fldCharType="end"/>
            </w:r>
          </w:hyperlink>
        </w:p>
        <w:p w14:paraId="515CD3D1" w14:textId="77777777" w:rsidR="003D213B" w:rsidRDefault="003D213B">
          <w:pPr>
            <w:pStyle w:val="TOC2"/>
            <w:tabs>
              <w:tab w:val="left" w:pos="960"/>
              <w:tab w:val="right" w:leader="dot" w:pos="8630"/>
            </w:tabs>
            <w:rPr>
              <w:smallCaps w:val="0"/>
              <w:noProof/>
              <w:sz w:val="22"/>
              <w:szCs w:val="22"/>
              <w:lang w:eastAsia="ko-KR"/>
            </w:rPr>
          </w:pPr>
          <w:hyperlink w:anchor="_Toc536185600" w:history="1">
            <w:r w:rsidRPr="00651B40">
              <w:rPr>
                <w:rStyle w:val="Hyperlink"/>
                <w:noProof/>
              </w:rPr>
              <w:t>2.4.</w:t>
            </w:r>
            <w:r>
              <w:rPr>
                <w:smallCaps w:val="0"/>
                <w:noProof/>
                <w:sz w:val="22"/>
                <w:szCs w:val="22"/>
                <w:lang w:eastAsia="ko-KR"/>
              </w:rPr>
              <w:tab/>
            </w:r>
            <w:r w:rsidRPr="00651B40">
              <w:rPr>
                <w:rStyle w:val="Hyperlink"/>
                <w:noProof/>
              </w:rPr>
              <w:t>Discussion</w:t>
            </w:r>
            <w:r>
              <w:rPr>
                <w:noProof/>
                <w:webHidden/>
              </w:rPr>
              <w:tab/>
            </w:r>
            <w:r>
              <w:rPr>
                <w:noProof/>
                <w:webHidden/>
              </w:rPr>
              <w:fldChar w:fldCharType="begin"/>
            </w:r>
            <w:r>
              <w:rPr>
                <w:noProof/>
                <w:webHidden/>
              </w:rPr>
              <w:instrText xml:space="preserve"> PAGEREF _Toc536185600 \h </w:instrText>
            </w:r>
            <w:r>
              <w:rPr>
                <w:noProof/>
                <w:webHidden/>
              </w:rPr>
            </w:r>
            <w:r>
              <w:rPr>
                <w:noProof/>
                <w:webHidden/>
              </w:rPr>
              <w:fldChar w:fldCharType="separate"/>
            </w:r>
            <w:r>
              <w:rPr>
                <w:noProof/>
                <w:webHidden/>
              </w:rPr>
              <w:t>57</w:t>
            </w:r>
            <w:r>
              <w:rPr>
                <w:noProof/>
                <w:webHidden/>
              </w:rPr>
              <w:fldChar w:fldCharType="end"/>
            </w:r>
          </w:hyperlink>
        </w:p>
        <w:p w14:paraId="7136E977" w14:textId="77777777" w:rsidR="003D213B" w:rsidRDefault="003D213B">
          <w:pPr>
            <w:pStyle w:val="TOC3"/>
            <w:tabs>
              <w:tab w:val="left" w:pos="1200"/>
              <w:tab w:val="right" w:leader="dot" w:pos="8630"/>
            </w:tabs>
            <w:rPr>
              <w:i w:val="0"/>
              <w:iCs w:val="0"/>
              <w:noProof/>
              <w:sz w:val="22"/>
              <w:szCs w:val="22"/>
              <w:lang w:eastAsia="ko-KR"/>
            </w:rPr>
          </w:pPr>
          <w:hyperlink w:anchor="_Toc536185601" w:history="1">
            <w:r w:rsidRPr="00651B40">
              <w:rPr>
                <w:rStyle w:val="Hyperlink"/>
                <w:noProof/>
              </w:rPr>
              <w:t>2.4.1.</w:t>
            </w:r>
            <w:r>
              <w:rPr>
                <w:i w:val="0"/>
                <w:iCs w:val="0"/>
                <w:noProof/>
                <w:sz w:val="22"/>
                <w:szCs w:val="22"/>
                <w:lang w:eastAsia="ko-KR"/>
              </w:rPr>
              <w:tab/>
            </w:r>
            <w:r w:rsidRPr="00651B40">
              <w:rPr>
                <w:rStyle w:val="Hyperlink"/>
                <w:noProof/>
              </w:rPr>
              <w:t>Robustness of Sequential Firing over Days</w:t>
            </w:r>
            <w:r>
              <w:rPr>
                <w:noProof/>
                <w:webHidden/>
              </w:rPr>
              <w:tab/>
            </w:r>
            <w:r>
              <w:rPr>
                <w:noProof/>
                <w:webHidden/>
              </w:rPr>
              <w:fldChar w:fldCharType="begin"/>
            </w:r>
            <w:r>
              <w:rPr>
                <w:noProof/>
                <w:webHidden/>
              </w:rPr>
              <w:instrText xml:space="preserve"> PAGEREF _Toc536185601 \h </w:instrText>
            </w:r>
            <w:r>
              <w:rPr>
                <w:noProof/>
                <w:webHidden/>
              </w:rPr>
            </w:r>
            <w:r>
              <w:rPr>
                <w:noProof/>
                <w:webHidden/>
              </w:rPr>
              <w:fldChar w:fldCharType="separate"/>
            </w:r>
            <w:r>
              <w:rPr>
                <w:noProof/>
                <w:webHidden/>
              </w:rPr>
              <w:t>57</w:t>
            </w:r>
            <w:r>
              <w:rPr>
                <w:noProof/>
                <w:webHidden/>
              </w:rPr>
              <w:fldChar w:fldCharType="end"/>
            </w:r>
          </w:hyperlink>
        </w:p>
        <w:p w14:paraId="62A773B0" w14:textId="77777777" w:rsidR="003D213B" w:rsidRDefault="003D213B">
          <w:pPr>
            <w:pStyle w:val="TOC3"/>
            <w:tabs>
              <w:tab w:val="left" w:pos="1200"/>
              <w:tab w:val="right" w:leader="dot" w:pos="8630"/>
            </w:tabs>
            <w:rPr>
              <w:i w:val="0"/>
              <w:iCs w:val="0"/>
              <w:noProof/>
              <w:sz w:val="22"/>
              <w:szCs w:val="22"/>
              <w:lang w:eastAsia="ko-KR"/>
            </w:rPr>
          </w:pPr>
          <w:hyperlink w:anchor="_Toc536185602" w:history="1">
            <w:r w:rsidRPr="00651B40">
              <w:rPr>
                <w:rStyle w:val="Hyperlink"/>
                <w:noProof/>
              </w:rPr>
              <w:t>2.4.2.</w:t>
            </w:r>
            <w:r>
              <w:rPr>
                <w:i w:val="0"/>
                <w:iCs w:val="0"/>
                <w:noProof/>
                <w:sz w:val="22"/>
                <w:szCs w:val="22"/>
                <w:lang w:eastAsia="ko-KR"/>
              </w:rPr>
              <w:tab/>
            </w:r>
            <w:r w:rsidRPr="00651B40">
              <w:rPr>
                <w:rStyle w:val="Hyperlink"/>
                <w:noProof/>
              </w:rPr>
              <w:t>Advantages of Neural Instability in an Unstable World: Drift as a Mechanism for Timestamping Events</w:t>
            </w:r>
            <w:r>
              <w:rPr>
                <w:noProof/>
                <w:webHidden/>
              </w:rPr>
              <w:tab/>
            </w:r>
            <w:r>
              <w:rPr>
                <w:noProof/>
                <w:webHidden/>
              </w:rPr>
              <w:fldChar w:fldCharType="begin"/>
            </w:r>
            <w:r>
              <w:rPr>
                <w:noProof/>
                <w:webHidden/>
              </w:rPr>
              <w:instrText xml:space="preserve"> PAGEREF _Toc536185602 \h </w:instrText>
            </w:r>
            <w:r>
              <w:rPr>
                <w:noProof/>
                <w:webHidden/>
              </w:rPr>
            </w:r>
            <w:r>
              <w:rPr>
                <w:noProof/>
                <w:webHidden/>
              </w:rPr>
              <w:fldChar w:fldCharType="separate"/>
            </w:r>
            <w:r>
              <w:rPr>
                <w:noProof/>
                <w:webHidden/>
              </w:rPr>
              <w:t>58</w:t>
            </w:r>
            <w:r>
              <w:rPr>
                <w:noProof/>
                <w:webHidden/>
              </w:rPr>
              <w:fldChar w:fldCharType="end"/>
            </w:r>
          </w:hyperlink>
        </w:p>
        <w:p w14:paraId="4D0E11B6" w14:textId="77777777" w:rsidR="003D213B" w:rsidRDefault="003D213B">
          <w:pPr>
            <w:pStyle w:val="TOC3"/>
            <w:tabs>
              <w:tab w:val="left" w:pos="1200"/>
              <w:tab w:val="right" w:leader="dot" w:pos="8630"/>
            </w:tabs>
            <w:rPr>
              <w:i w:val="0"/>
              <w:iCs w:val="0"/>
              <w:noProof/>
              <w:sz w:val="22"/>
              <w:szCs w:val="22"/>
              <w:lang w:eastAsia="ko-KR"/>
            </w:rPr>
          </w:pPr>
          <w:hyperlink w:anchor="_Toc536185603" w:history="1">
            <w:r w:rsidRPr="00651B40">
              <w:rPr>
                <w:rStyle w:val="Hyperlink"/>
                <w:noProof/>
              </w:rPr>
              <w:t>2.4.3.</w:t>
            </w:r>
            <w:r>
              <w:rPr>
                <w:i w:val="0"/>
                <w:iCs w:val="0"/>
                <w:noProof/>
                <w:sz w:val="22"/>
                <w:szCs w:val="22"/>
                <w:lang w:eastAsia="ko-KR"/>
              </w:rPr>
              <w:tab/>
            </w:r>
            <w:r w:rsidRPr="00651B40">
              <w:rPr>
                <w:rStyle w:val="Hyperlink"/>
                <w:noProof/>
              </w:rPr>
              <w:t>A Unified Framework of Event Sequence Coding in Hippocampus over Long Timescales</w:t>
            </w:r>
            <w:r>
              <w:rPr>
                <w:noProof/>
                <w:webHidden/>
              </w:rPr>
              <w:tab/>
            </w:r>
            <w:r>
              <w:rPr>
                <w:noProof/>
                <w:webHidden/>
              </w:rPr>
              <w:fldChar w:fldCharType="begin"/>
            </w:r>
            <w:r>
              <w:rPr>
                <w:noProof/>
                <w:webHidden/>
              </w:rPr>
              <w:instrText xml:space="preserve"> PAGEREF _Toc536185603 \h </w:instrText>
            </w:r>
            <w:r>
              <w:rPr>
                <w:noProof/>
                <w:webHidden/>
              </w:rPr>
            </w:r>
            <w:r>
              <w:rPr>
                <w:noProof/>
                <w:webHidden/>
              </w:rPr>
              <w:fldChar w:fldCharType="separate"/>
            </w:r>
            <w:r>
              <w:rPr>
                <w:noProof/>
                <w:webHidden/>
              </w:rPr>
              <w:t>61</w:t>
            </w:r>
            <w:r>
              <w:rPr>
                <w:noProof/>
                <w:webHidden/>
              </w:rPr>
              <w:fldChar w:fldCharType="end"/>
            </w:r>
          </w:hyperlink>
        </w:p>
        <w:p w14:paraId="2FCA46BD" w14:textId="77777777" w:rsidR="003D213B" w:rsidRDefault="003D213B">
          <w:pPr>
            <w:pStyle w:val="TOC3"/>
            <w:tabs>
              <w:tab w:val="left" w:pos="1200"/>
              <w:tab w:val="right" w:leader="dot" w:pos="8630"/>
            </w:tabs>
            <w:rPr>
              <w:i w:val="0"/>
              <w:iCs w:val="0"/>
              <w:noProof/>
              <w:sz w:val="22"/>
              <w:szCs w:val="22"/>
              <w:lang w:eastAsia="ko-KR"/>
            </w:rPr>
          </w:pPr>
          <w:hyperlink w:anchor="_Toc536185604" w:history="1">
            <w:r w:rsidRPr="00651B40">
              <w:rPr>
                <w:rStyle w:val="Hyperlink"/>
                <w:noProof/>
              </w:rPr>
              <w:t>2.4.4.</w:t>
            </w:r>
            <w:r>
              <w:rPr>
                <w:i w:val="0"/>
                <w:iCs w:val="0"/>
                <w:noProof/>
                <w:sz w:val="22"/>
                <w:szCs w:val="22"/>
                <w:lang w:eastAsia="ko-KR"/>
              </w:rPr>
              <w:tab/>
            </w:r>
            <w:r w:rsidRPr="00651B40">
              <w:rPr>
                <w:rStyle w:val="Hyperlink"/>
                <w:noProof/>
              </w:rPr>
              <w:t>Formation of Schemata via Integration of Experiences across Macrotime</w:t>
            </w:r>
            <w:r>
              <w:rPr>
                <w:noProof/>
                <w:webHidden/>
              </w:rPr>
              <w:tab/>
            </w:r>
            <w:r>
              <w:rPr>
                <w:noProof/>
                <w:webHidden/>
              </w:rPr>
              <w:fldChar w:fldCharType="begin"/>
            </w:r>
            <w:r>
              <w:rPr>
                <w:noProof/>
                <w:webHidden/>
              </w:rPr>
              <w:instrText xml:space="preserve"> PAGEREF _Toc536185604 \h </w:instrText>
            </w:r>
            <w:r>
              <w:rPr>
                <w:noProof/>
                <w:webHidden/>
              </w:rPr>
            </w:r>
            <w:r>
              <w:rPr>
                <w:noProof/>
                <w:webHidden/>
              </w:rPr>
              <w:fldChar w:fldCharType="separate"/>
            </w:r>
            <w:r>
              <w:rPr>
                <w:noProof/>
                <w:webHidden/>
              </w:rPr>
              <w:t>62</w:t>
            </w:r>
            <w:r>
              <w:rPr>
                <w:noProof/>
                <w:webHidden/>
              </w:rPr>
              <w:fldChar w:fldCharType="end"/>
            </w:r>
          </w:hyperlink>
        </w:p>
        <w:p w14:paraId="7E088F68" w14:textId="77777777" w:rsidR="003D213B" w:rsidRDefault="003D213B">
          <w:pPr>
            <w:pStyle w:val="TOC3"/>
            <w:tabs>
              <w:tab w:val="left" w:pos="1200"/>
              <w:tab w:val="right" w:leader="dot" w:pos="8630"/>
            </w:tabs>
            <w:rPr>
              <w:i w:val="0"/>
              <w:iCs w:val="0"/>
              <w:noProof/>
              <w:sz w:val="22"/>
              <w:szCs w:val="22"/>
              <w:lang w:eastAsia="ko-KR"/>
            </w:rPr>
          </w:pPr>
          <w:hyperlink w:anchor="_Toc536185605" w:history="1">
            <w:r w:rsidRPr="00651B40">
              <w:rPr>
                <w:rStyle w:val="Hyperlink"/>
                <w:noProof/>
              </w:rPr>
              <w:t>2.4.5.</w:t>
            </w:r>
            <w:r>
              <w:rPr>
                <w:i w:val="0"/>
                <w:iCs w:val="0"/>
                <w:noProof/>
                <w:sz w:val="22"/>
                <w:szCs w:val="22"/>
                <w:lang w:eastAsia="ko-KR"/>
              </w:rPr>
              <w:tab/>
            </w:r>
            <w:r w:rsidRPr="00651B40">
              <w:rPr>
                <w:rStyle w:val="Hyperlink"/>
                <w:noProof/>
              </w:rPr>
              <w:t>Outstanding Questions in Long-Term Sequence Representations</w:t>
            </w:r>
            <w:r>
              <w:rPr>
                <w:noProof/>
                <w:webHidden/>
              </w:rPr>
              <w:tab/>
            </w:r>
            <w:r>
              <w:rPr>
                <w:noProof/>
                <w:webHidden/>
              </w:rPr>
              <w:fldChar w:fldCharType="begin"/>
            </w:r>
            <w:r>
              <w:rPr>
                <w:noProof/>
                <w:webHidden/>
              </w:rPr>
              <w:instrText xml:space="preserve"> PAGEREF _Toc536185605 \h </w:instrText>
            </w:r>
            <w:r>
              <w:rPr>
                <w:noProof/>
                <w:webHidden/>
              </w:rPr>
            </w:r>
            <w:r>
              <w:rPr>
                <w:noProof/>
                <w:webHidden/>
              </w:rPr>
              <w:fldChar w:fldCharType="separate"/>
            </w:r>
            <w:r>
              <w:rPr>
                <w:noProof/>
                <w:webHidden/>
              </w:rPr>
              <w:t>63</w:t>
            </w:r>
            <w:r>
              <w:rPr>
                <w:noProof/>
                <w:webHidden/>
              </w:rPr>
              <w:fldChar w:fldCharType="end"/>
            </w:r>
          </w:hyperlink>
        </w:p>
        <w:p w14:paraId="29728550" w14:textId="77777777" w:rsidR="003D213B" w:rsidRDefault="003D213B">
          <w:pPr>
            <w:pStyle w:val="TOC1"/>
            <w:tabs>
              <w:tab w:val="left" w:pos="480"/>
              <w:tab w:val="right" w:leader="dot" w:pos="8630"/>
            </w:tabs>
            <w:rPr>
              <w:b w:val="0"/>
              <w:bCs w:val="0"/>
              <w:caps w:val="0"/>
              <w:noProof/>
              <w:sz w:val="22"/>
              <w:szCs w:val="22"/>
              <w:lang w:eastAsia="ko-KR"/>
            </w:rPr>
          </w:pPr>
          <w:hyperlink w:anchor="_Toc536185606" w:history="1">
            <w:r w:rsidRPr="00651B40">
              <w:rPr>
                <w:rStyle w:val="Hyperlink"/>
                <w:noProof/>
              </w:rPr>
              <w:t>3.</w:t>
            </w:r>
            <w:r>
              <w:rPr>
                <w:b w:val="0"/>
                <w:bCs w:val="0"/>
                <w:caps w:val="0"/>
                <w:noProof/>
                <w:sz w:val="22"/>
                <w:szCs w:val="22"/>
                <w:lang w:eastAsia="ko-KR"/>
              </w:rPr>
              <w:tab/>
            </w:r>
            <w:r w:rsidRPr="00651B40">
              <w:rPr>
                <w:rStyle w:val="Hyperlink"/>
                <w:noProof/>
              </w:rPr>
              <w:t>CHAPTER THREE</w:t>
            </w:r>
            <w:r>
              <w:rPr>
                <w:noProof/>
                <w:webHidden/>
              </w:rPr>
              <w:tab/>
            </w:r>
            <w:r>
              <w:rPr>
                <w:noProof/>
                <w:webHidden/>
              </w:rPr>
              <w:fldChar w:fldCharType="begin"/>
            </w:r>
            <w:r>
              <w:rPr>
                <w:noProof/>
                <w:webHidden/>
              </w:rPr>
              <w:instrText xml:space="preserve"> PAGEREF _Toc536185606 \h </w:instrText>
            </w:r>
            <w:r>
              <w:rPr>
                <w:noProof/>
                <w:webHidden/>
              </w:rPr>
            </w:r>
            <w:r>
              <w:rPr>
                <w:noProof/>
                <w:webHidden/>
              </w:rPr>
              <w:fldChar w:fldCharType="separate"/>
            </w:r>
            <w:r>
              <w:rPr>
                <w:noProof/>
                <w:webHidden/>
              </w:rPr>
              <w:t>85</w:t>
            </w:r>
            <w:r>
              <w:rPr>
                <w:noProof/>
                <w:webHidden/>
              </w:rPr>
              <w:fldChar w:fldCharType="end"/>
            </w:r>
          </w:hyperlink>
        </w:p>
        <w:p w14:paraId="297123B5" w14:textId="77777777" w:rsidR="003D213B" w:rsidRDefault="003D213B">
          <w:pPr>
            <w:pStyle w:val="TOC2"/>
            <w:tabs>
              <w:tab w:val="left" w:pos="960"/>
              <w:tab w:val="right" w:leader="dot" w:pos="8630"/>
            </w:tabs>
            <w:rPr>
              <w:smallCaps w:val="0"/>
              <w:noProof/>
              <w:sz w:val="22"/>
              <w:szCs w:val="22"/>
              <w:lang w:eastAsia="ko-KR"/>
            </w:rPr>
          </w:pPr>
          <w:hyperlink w:anchor="_Toc536185607" w:history="1">
            <w:r w:rsidRPr="00651B40">
              <w:rPr>
                <w:rStyle w:val="Hyperlink"/>
                <w:noProof/>
              </w:rPr>
              <w:t>3.1.</w:t>
            </w:r>
            <w:r>
              <w:rPr>
                <w:smallCaps w:val="0"/>
                <w:noProof/>
                <w:sz w:val="22"/>
                <w:szCs w:val="22"/>
                <w:lang w:eastAsia="ko-KR"/>
              </w:rPr>
              <w:tab/>
            </w:r>
            <w:r w:rsidRPr="00651B40">
              <w:rPr>
                <w:rStyle w:val="Hyperlink"/>
                <w:noProof/>
              </w:rPr>
              <w:t>Introduction</w:t>
            </w:r>
            <w:r>
              <w:rPr>
                <w:noProof/>
                <w:webHidden/>
              </w:rPr>
              <w:tab/>
            </w:r>
            <w:r>
              <w:rPr>
                <w:noProof/>
                <w:webHidden/>
              </w:rPr>
              <w:fldChar w:fldCharType="begin"/>
            </w:r>
            <w:r>
              <w:rPr>
                <w:noProof/>
                <w:webHidden/>
              </w:rPr>
              <w:instrText xml:space="preserve"> PAGEREF _Toc536185607 \h </w:instrText>
            </w:r>
            <w:r>
              <w:rPr>
                <w:noProof/>
                <w:webHidden/>
              </w:rPr>
            </w:r>
            <w:r>
              <w:rPr>
                <w:noProof/>
                <w:webHidden/>
              </w:rPr>
              <w:fldChar w:fldCharType="separate"/>
            </w:r>
            <w:r>
              <w:rPr>
                <w:noProof/>
                <w:webHidden/>
              </w:rPr>
              <w:t>85</w:t>
            </w:r>
            <w:r>
              <w:rPr>
                <w:noProof/>
                <w:webHidden/>
              </w:rPr>
              <w:fldChar w:fldCharType="end"/>
            </w:r>
          </w:hyperlink>
        </w:p>
        <w:p w14:paraId="7473A1D4" w14:textId="77777777" w:rsidR="003D213B" w:rsidRDefault="003D213B">
          <w:pPr>
            <w:pStyle w:val="TOC2"/>
            <w:tabs>
              <w:tab w:val="left" w:pos="960"/>
              <w:tab w:val="right" w:leader="dot" w:pos="8630"/>
            </w:tabs>
            <w:rPr>
              <w:smallCaps w:val="0"/>
              <w:noProof/>
              <w:sz w:val="22"/>
              <w:szCs w:val="22"/>
              <w:lang w:eastAsia="ko-KR"/>
            </w:rPr>
          </w:pPr>
          <w:hyperlink w:anchor="_Toc536185608" w:history="1">
            <w:r w:rsidRPr="00651B40">
              <w:rPr>
                <w:rStyle w:val="Hyperlink"/>
                <w:noProof/>
              </w:rPr>
              <w:t>3.2.</w:t>
            </w:r>
            <w:r>
              <w:rPr>
                <w:smallCaps w:val="0"/>
                <w:noProof/>
                <w:sz w:val="22"/>
                <w:szCs w:val="22"/>
                <w:lang w:eastAsia="ko-KR"/>
              </w:rPr>
              <w:tab/>
            </w:r>
            <w:r w:rsidRPr="00651B40">
              <w:rPr>
                <w:rStyle w:val="Hyperlink"/>
                <w:noProof/>
              </w:rPr>
              <w:t>Methods</w:t>
            </w:r>
            <w:r>
              <w:rPr>
                <w:noProof/>
                <w:webHidden/>
              </w:rPr>
              <w:tab/>
            </w:r>
            <w:r>
              <w:rPr>
                <w:noProof/>
                <w:webHidden/>
              </w:rPr>
              <w:fldChar w:fldCharType="begin"/>
            </w:r>
            <w:r>
              <w:rPr>
                <w:noProof/>
                <w:webHidden/>
              </w:rPr>
              <w:instrText xml:space="preserve"> PAGEREF _Toc536185608 \h </w:instrText>
            </w:r>
            <w:r>
              <w:rPr>
                <w:noProof/>
                <w:webHidden/>
              </w:rPr>
            </w:r>
            <w:r>
              <w:rPr>
                <w:noProof/>
                <w:webHidden/>
              </w:rPr>
              <w:fldChar w:fldCharType="separate"/>
            </w:r>
            <w:r>
              <w:rPr>
                <w:noProof/>
                <w:webHidden/>
              </w:rPr>
              <w:t>86</w:t>
            </w:r>
            <w:r>
              <w:rPr>
                <w:noProof/>
                <w:webHidden/>
              </w:rPr>
              <w:fldChar w:fldCharType="end"/>
            </w:r>
          </w:hyperlink>
        </w:p>
        <w:p w14:paraId="1314425F" w14:textId="77777777" w:rsidR="003D213B" w:rsidRDefault="003D213B">
          <w:pPr>
            <w:pStyle w:val="TOC3"/>
            <w:tabs>
              <w:tab w:val="left" w:pos="1200"/>
              <w:tab w:val="right" w:leader="dot" w:pos="8630"/>
            </w:tabs>
            <w:rPr>
              <w:i w:val="0"/>
              <w:iCs w:val="0"/>
              <w:noProof/>
              <w:sz w:val="22"/>
              <w:szCs w:val="22"/>
              <w:lang w:eastAsia="ko-KR"/>
            </w:rPr>
          </w:pPr>
          <w:hyperlink w:anchor="_Toc536185609" w:history="1">
            <w:r w:rsidRPr="00651B40">
              <w:rPr>
                <w:rStyle w:val="Hyperlink"/>
                <w:noProof/>
              </w:rPr>
              <w:t>3.2.1.</w:t>
            </w:r>
            <w:r>
              <w:rPr>
                <w:i w:val="0"/>
                <w:iCs w:val="0"/>
                <w:noProof/>
                <w:sz w:val="22"/>
                <w:szCs w:val="22"/>
                <w:lang w:eastAsia="ko-KR"/>
              </w:rPr>
              <w:tab/>
            </w:r>
            <w:r w:rsidRPr="00651B40">
              <w:rPr>
                <w:rStyle w:val="Hyperlink"/>
                <w:noProof/>
              </w:rPr>
              <w:t>Subjects</w:t>
            </w:r>
            <w:r>
              <w:rPr>
                <w:noProof/>
                <w:webHidden/>
              </w:rPr>
              <w:tab/>
            </w:r>
            <w:r>
              <w:rPr>
                <w:noProof/>
                <w:webHidden/>
              </w:rPr>
              <w:fldChar w:fldCharType="begin"/>
            </w:r>
            <w:r>
              <w:rPr>
                <w:noProof/>
                <w:webHidden/>
              </w:rPr>
              <w:instrText xml:space="preserve"> PAGEREF _Toc536185609 \h </w:instrText>
            </w:r>
            <w:r>
              <w:rPr>
                <w:noProof/>
                <w:webHidden/>
              </w:rPr>
            </w:r>
            <w:r>
              <w:rPr>
                <w:noProof/>
                <w:webHidden/>
              </w:rPr>
              <w:fldChar w:fldCharType="separate"/>
            </w:r>
            <w:r>
              <w:rPr>
                <w:noProof/>
                <w:webHidden/>
              </w:rPr>
              <w:t>86</w:t>
            </w:r>
            <w:r>
              <w:rPr>
                <w:noProof/>
                <w:webHidden/>
              </w:rPr>
              <w:fldChar w:fldCharType="end"/>
            </w:r>
          </w:hyperlink>
        </w:p>
        <w:p w14:paraId="0B42EFD6" w14:textId="77777777" w:rsidR="003D213B" w:rsidRDefault="003D213B">
          <w:pPr>
            <w:pStyle w:val="TOC3"/>
            <w:tabs>
              <w:tab w:val="left" w:pos="1200"/>
              <w:tab w:val="right" w:leader="dot" w:pos="8630"/>
            </w:tabs>
            <w:rPr>
              <w:i w:val="0"/>
              <w:iCs w:val="0"/>
              <w:noProof/>
              <w:sz w:val="22"/>
              <w:szCs w:val="22"/>
              <w:lang w:eastAsia="ko-KR"/>
            </w:rPr>
          </w:pPr>
          <w:hyperlink w:anchor="_Toc536185610" w:history="1">
            <w:r w:rsidRPr="00651B40">
              <w:rPr>
                <w:rStyle w:val="Hyperlink"/>
                <w:noProof/>
              </w:rPr>
              <w:t>3.2.2.</w:t>
            </w:r>
            <w:r>
              <w:rPr>
                <w:i w:val="0"/>
                <w:iCs w:val="0"/>
                <w:noProof/>
                <w:sz w:val="22"/>
                <w:szCs w:val="22"/>
                <w:lang w:eastAsia="ko-KR"/>
              </w:rPr>
              <w:tab/>
            </w:r>
            <w:r w:rsidRPr="00651B40">
              <w:rPr>
                <w:rStyle w:val="Hyperlink"/>
                <w:noProof/>
              </w:rPr>
              <w:t>Activity-dependent viral constructs</w:t>
            </w:r>
            <w:r>
              <w:rPr>
                <w:noProof/>
                <w:webHidden/>
              </w:rPr>
              <w:tab/>
            </w:r>
            <w:r>
              <w:rPr>
                <w:noProof/>
                <w:webHidden/>
              </w:rPr>
              <w:fldChar w:fldCharType="begin"/>
            </w:r>
            <w:r>
              <w:rPr>
                <w:noProof/>
                <w:webHidden/>
              </w:rPr>
              <w:instrText xml:space="preserve"> PAGEREF _Toc536185610 \h </w:instrText>
            </w:r>
            <w:r>
              <w:rPr>
                <w:noProof/>
                <w:webHidden/>
              </w:rPr>
            </w:r>
            <w:r>
              <w:rPr>
                <w:noProof/>
                <w:webHidden/>
              </w:rPr>
              <w:fldChar w:fldCharType="separate"/>
            </w:r>
            <w:r>
              <w:rPr>
                <w:noProof/>
                <w:webHidden/>
              </w:rPr>
              <w:t>87</w:t>
            </w:r>
            <w:r>
              <w:rPr>
                <w:noProof/>
                <w:webHidden/>
              </w:rPr>
              <w:fldChar w:fldCharType="end"/>
            </w:r>
          </w:hyperlink>
        </w:p>
        <w:p w14:paraId="21F7967F" w14:textId="77777777" w:rsidR="003D213B" w:rsidRDefault="003D213B">
          <w:pPr>
            <w:pStyle w:val="TOC3"/>
            <w:tabs>
              <w:tab w:val="left" w:pos="1200"/>
              <w:tab w:val="right" w:leader="dot" w:pos="8630"/>
            </w:tabs>
            <w:rPr>
              <w:i w:val="0"/>
              <w:iCs w:val="0"/>
              <w:noProof/>
              <w:sz w:val="22"/>
              <w:szCs w:val="22"/>
              <w:lang w:eastAsia="ko-KR"/>
            </w:rPr>
          </w:pPr>
          <w:hyperlink w:anchor="_Toc536185611" w:history="1">
            <w:r w:rsidRPr="00651B40">
              <w:rPr>
                <w:rStyle w:val="Hyperlink"/>
                <w:noProof/>
              </w:rPr>
              <w:t>3.2.3.</w:t>
            </w:r>
            <w:r>
              <w:rPr>
                <w:i w:val="0"/>
                <w:iCs w:val="0"/>
                <w:noProof/>
                <w:sz w:val="22"/>
                <w:szCs w:val="22"/>
                <w:lang w:eastAsia="ko-KR"/>
              </w:rPr>
              <w:tab/>
            </w:r>
            <w:r w:rsidRPr="00651B40">
              <w:rPr>
                <w:rStyle w:val="Hyperlink"/>
                <w:noProof/>
              </w:rPr>
              <w:t>Stereotaxic surgeries</w:t>
            </w:r>
            <w:r>
              <w:rPr>
                <w:noProof/>
                <w:webHidden/>
              </w:rPr>
              <w:tab/>
            </w:r>
            <w:r>
              <w:rPr>
                <w:noProof/>
                <w:webHidden/>
              </w:rPr>
              <w:fldChar w:fldCharType="begin"/>
            </w:r>
            <w:r>
              <w:rPr>
                <w:noProof/>
                <w:webHidden/>
              </w:rPr>
              <w:instrText xml:space="preserve"> PAGEREF _Toc536185611 \h </w:instrText>
            </w:r>
            <w:r>
              <w:rPr>
                <w:noProof/>
                <w:webHidden/>
              </w:rPr>
            </w:r>
            <w:r>
              <w:rPr>
                <w:noProof/>
                <w:webHidden/>
              </w:rPr>
              <w:fldChar w:fldCharType="separate"/>
            </w:r>
            <w:r>
              <w:rPr>
                <w:noProof/>
                <w:webHidden/>
              </w:rPr>
              <w:t>87</w:t>
            </w:r>
            <w:r>
              <w:rPr>
                <w:noProof/>
                <w:webHidden/>
              </w:rPr>
              <w:fldChar w:fldCharType="end"/>
            </w:r>
          </w:hyperlink>
        </w:p>
        <w:p w14:paraId="325550FE" w14:textId="77777777" w:rsidR="003D213B" w:rsidRDefault="003D213B">
          <w:pPr>
            <w:pStyle w:val="TOC3"/>
            <w:tabs>
              <w:tab w:val="left" w:pos="1200"/>
              <w:tab w:val="right" w:leader="dot" w:pos="8630"/>
            </w:tabs>
            <w:rPr>
              <w:i w:val="0"/>
              <w:iCs w:val="0"/>
              <w:noProof/>
              <w:sz w:val="22"/>
              <w:szCs w:val="22"/>
              <w:lang w:eastAsia="ko-KR"/>
            </w:rPr>
          </w:pPr>
          <w:hyperlink w:anchor="_Toc536185612" w:history="1">
            <w:r w:rsidRPr="00651B40">
              <w:rPr>
                <w:rStyle w:val="Hyperlink"/>
                <w:noProof/>
              </w:rPr>
              <w:t>3.2.4.</w:t>
            </w:r>
            <w:r>
              <w:rPr>
                <w:i w:val="0"/>
                <w:iCs w:val="0"/>
                <w:noProof/>
                <w:sz w:val="22"/>
                <w:szCs w:val="22"/>
                <w:lang w:eastAsia="ko-KR"/>
              </w:rPr>
              <w:tab/>
            </w:r>
            <w:r w:rsidRPr="00651B40">
              <w:rPr>
                <w:rStyle w:val="Hyperlink"/>
                <w:noProof/>
              </w:rPr>
              <w:t>Optogenetic methods</w:t>
            </w:r>
            <w:r>
              <w:rPr>
                <w:noProof/>
                <w:webHidden/>
              </w:rPr>
              <w:tab/>
            </w:r>
            <w:r>
              <w:rPr>
                <w:noProof/>
                <w:webHidden/>
              </w:rPr>
              <w:fldChar w:fldCharType="begin"/>
            </w:r>
            <w:r>
              <w:rPr>
                <w:noProof/>
                <w:webHidden/>
              </w:rPr>
              <w:instrText xml:space="preserve"> PAGEREF _Toc536185612 \h </w:instrText>
            </w:r>
            <w:r>
              <w:rPr>
                <w:noProof/>
                <w:webHidden/>
              </w:rPr>
            </w:r>
            <w:r>
              <w:rPr>
                <w:noProof/>
                <w:webHidden/>
              </w:rPr>
              <w:fldChar w:fldCharType="separate"/>
            </w:r>
            <w:r>
              <w:rPr>
                <w:noProof/>
                <w:webHidden/>
              </w:rPr>
              <w:t>89</w:t>
            </w:r>
            <w:r>
              <w:rPr>
                <w:noProof/>
                <w:webHidden/>
              </w:rPr>
              <w:fldChar w:fldCharType="end"/>
            </w:r>
          </w:hyperlink>
        </w:p>
        <w:p w14:paraId="0E10E55C" w14:textId="77777777" w:rsidR="003D213B" w:rsidRDefault="003D213B">
          <w:pPr>
            <w:pStyle w:val="TOC3"/>
            <w:tabs>
              <w:tab w:val="left" w:pos="1200"/>
              <w:tab w:val="right" w:leader="dot" w:pos="8630"/>
            </w:tabs>
            <w:rPr>
              <w:i w:val="0"/>
              <w:iCs w:val="0"/>
              <w:noProof/>
              <w:sz w:val="22"/>
              <w:szCs w:val="22"/>
              <w:lang w:eastAsia="ko-KR"/>
            </w:rPr>
          </w:pPr>
          <w:hyperlink w:anchor="_Toc536185613" w:history="1">
            <w:r w:rsidRPr="00651B40">
              <w:rPr>
                <w:rStyle w:val="Hyperlink"/>
                <w:noProof/>
              </w:rPr>
              <w:t>3.2.5.</w:t>
            </w:r>
            <w:r>
              <w:rPr>
                <w:i w:val="0"/>
                <w:iCs w:val="0"/>
                <w:noProof/>
                <w:sz w:val="22"/>
                <w:szCs w:val="22"/>
                <w:lang w:eastAsia="ko-KR"/>
              </w:rPr>
              <w:tab/>
            </w:r>
            <w:r w:rsidRPr="00651B40">
              <w:rPr>
                <w:rStyle w:val="Hyperlink"/>
                <w:noProof/>
              </w:rPr>
              <w:t>Behavioral tagging</w:t>
            </w:r>
            <w:r>
              <w:rPr>
                <w:noProof/>
                <w:webHidden/>
              </w:rPr>
              <w:tab/>
            </w:r>
            <w:r>
              <w:rPr>
                <w:noProof/>
                <w:webHidden/>
              </w:rPr>
              <w:fldChar w:fldCharType="begin"/>
            </w:r>
            <w:r>
              <w:rPr>
                <w:noProof/>
                <w:webHidden/>
              </w:rPr>
              <w:instrText xml:space="preserve"> PAGEREF _Toc536185613 \h </w:instrText>
            </w:r>
            <w:r>
              <w:rPr>
                <w:noProof/>
                <w:webHidden/>
              </w:rPr>
            </w:r>
            <w:r>
              <w:rPr>
                <w:noProof/>
                <w:webHidden/>
              </w:rPr>
              <w:fldChar w:fldCharType="separate"/>
            </w:r>
            <w:r>
              <w:rPr>
                <w:noProof/>
                <w:webHidden/>
              </w:rPr>
              <w:t>90</w:t>
            </w:r>
            <w:r>
              <w:rPr>
                <w:noProof/>
                <w:webHidden/>
              </w:rPr>
              <w:fldChar w:fldCharType="end"/>
            </w:r>
          </w:hyperlink>
        </w:p>
        <w:p w14:paraId="393BC008" w14:textId="77777777" w:rsidR="003D213B" w:rsidRDefault="003D213B">
          <w:pPr>
            <w:pStyle w:val="TOC3"/>
            <w:tabs>
              <w:tab w:val="left" w:pos="1200"/>
              <w:tab w:val="right" w:leader="dot" w:pos="8630"/>
            </w:tabs>
            <w:rPr>
              <w:i w:val="0"/>
              <w:iCs w:val="0"/>
              <w:noProof/>
              <w:sz w:val="22"/>
              <w:szCs w:val="22"/>
              <w:lang w:eastAsia="ko-KR"/>
            </w:rPr>
          </w:pPr>
          <w:hyperlink w:anchor="_Toc536185614" w:history="1">
            <w:r w:rsidRPr="00651B40">
              <w:rPr>
                <w:rStyle w:val="Hyperlink"/>
                <w:noProof/>
              </w:rPr>
              <w:t>3.2.6.</w:t>
            </w:r>
            <w:r>
              <w:rPr>
                <w:i w:val="0"/>
                <w:iCs w:val="0"/>
                <w:noProof/>
                <w:sz w:val="22"/>
                <w:szCs w:val="22"/>
                <w:lang w:eastAsia="ko-KR"/>
              </w:rPr>
              <w:tab/>
            </w:r>
            <w:r w:rsidRPr="00651B40">
              <w:rPr>
                <w:rStyle w:val="Hyperlink"/>
                <w:noProof/>
              </w:rPr>
              <w:t>Behavior</w:t>
            </w:r>
            <w:r>
              <w:rPr>
                <w:noProof/>
                <w:webHidden/>
              </w:rPr>
              <w:tab/>
            </w:r>
            <w:r>
              <w:rPr>
                <w:noProof/>
                <w:webHidden/>
              </w:rPr>
              <w:fldChar w:fldCharType="begin"/>
            </w:r>
            <w:r>
              <w:rPr>
                <w:noProof/>
                <w:webHidden/>
              </w:rPr>
              <w:instrText xml:space="preserve"> PAGEREF _Toc536185614 \h </w:instrText>
            </w:r>
            <w:r>
              <w:rPr>
                <w:noProof/>
                <w:webHidden/>
              </w:rPr>
            </w:r>
            <w:r>
              <w:rPr>
                <w:noProof/>
                <w:webHidden/>
              </w:rPr>
              <w:fldChar w:fldCharType="separate"/>
            </w:r>
            <w:r>
              <w:rPr>
                <w:noProof/>
                <w:webHidden/>
              </w:rPr>
              <w:t>90</w:t>
            </w:r>
            <w:r>
              <w:rPr>
                <w:noProof/>
                <w:webHidden/>
              </w:rPr>
              <w:fldChar w:fldCharType="end"/>
            </w:r>
          </w:hyperlink>
        </w:p>
        <w:p w14:paraId="4442C2EE" w14:textId="77777777" w:rsidR="003D213B" w:rsidRDefault="003D213B">
          <w:pPr>
            <w:pStyle w:val="TOC3"/>
            <w:tabs>
              <w:tab w:val="left" w:pos="1200"/>
              <w:tab w:val="right" w:leader="dot" w:pos="8630"/>
            </w:tabs>
            <w:rPr>
              <w:i w:val="0"/>
              <w:iCs w:val="0"/>
              <w:noProof/>
              <w:sz w:val="22"/>
              <w:szCs w:val="22"/>
              <w:lang w:eastAsia="ko-KR"/>
            </w:rPr>
          </w:pPr>
          <w:hyperlink w:anchor="_Toc536185615" w:history="1">
            <w:r w:rsidRPr="00651B40">
              <w:rPr>
                <w:rStyle w:val="Hyperlink"/>
                <w:noProof/>
              </w:rPr>
              <w:t>3.2.7.</w:t>
            </w:r>
            <w:r>
              <w:rPr>
                <w:i w:val="0"/>
                <w:iCs w:val="0"/>
                <w:noProof/>
                <w:sz w:val="22"/>
                <w:szCs w:val="22"/>
                <w:lang w:eastAsia="ko-KR"/>
              </w:rPr>
              <w:tab/>
            </w:r>
            <w:r w:rsidRPr="00651B40">
              <w:rPr>
                <w:rStyle w:val="Hyperlink"/>
                <w:noProof/>
              </w:rPr>
              <w:t>Immunohistochemistry</w:t>
            </w:r>
            <w:r>
              <w:rPr>
                <w:noProof/>
                <w:webHidden/>
              </w:rPr>
              <w:tab/>
            </w:r>
            <w:r>
              <w:rPr>
                <w:noProof/>
                <w:webHidden/>
              </w:rPr>
              <w:fldChar w:fldCharType="begin"/>
            </w:r>
            <w:r>
              <w:rPr>
                <w:noProof/>
                <w:webHidden/>
              </w:rPr>
              <w:instrText xml:space="preserve"> PAGEREF _Toc536185615 \h </w:instrText>
            </w:r>
            <w:r>
              <w:rPr>
                <w:noProof/>
                <w:webHidden/>
              </w:rPr>
            </w:r>
            <w:r>
              <w:rPr>
                <w:noProof/>
                <w:webHidden/>
              </w:rPr>
              <w:fldChar w:fldCharType="separate"/>
            </w:r>
            <w:r>
              <w:rPr>
                <w:noProof/>
                <w:webHidden/>
              </w:rPr>
              <w:t>93</w:t>
            </w:r>
            <w:r>
              <w:rPr>
                <w:noProof/>
                <w:webHidden/>
              </w:rPr>
              <w:fldChar w:fldCharType="end"/>
            </w:r>
          </w:hyperlink>
        </w:p>
        <w:p w14:paraId="503CFE00" w14:textId="77777777" w:rsidR="003D213B" w:rsidRDefault="003D213B">
          <w:pPr>
            <w:pStyle w:val="TOC3"/>
            <w:tabs>
              <w:tab w:val="left" w:pos="1200"/>
              <w:tab w:val="right" w:leader="dot" w:pos="8630"/>
            </w:tabs>
            <w:rPr>
              <w:i w:val="0"/>
              <w:iCs w:val="0"/>
              <w:noProof/>
              <w:sz w:val="22"/>
              <w:szCs w:val="22"/>
              <w:lang w:eastAsia="ko-KR"/>
            </w:rPr>
          </w:pPr>
          <w:hyperlink w:anchor="_Toc536185616" w:history="1">
            <w:r w:rsidRPr="00651B40">
              <w:rPr>
                <w:rStyle w:val="Hyperlink"/>
                <w:noProof/>
              </w:rPr>
              <w:t>3.2.8.</w:t>
            </w:r>
            <w:r>
              <w:rPr>
                <w:i w:val="0"/>
                <w:iCs w:val="0"/>
                <w:noProof/>
                <w:sz w:val="22"/>
                <w:szCs w:val="22"/>
                <w:lang w:eastAsia="ko-KR"/>
              </w:rPr>
              <w:tab/>
            </w:r>
            <w:r w:rsidRPr="00651B40">
              <w:rPr>
                <w:rStyle w:val="Hyperlink"/>
                <w:noProof/>
              </w:rPr>
              <w:t>Cell counting.</w:t>
            </w:r>
            <w:r>
              <w:rPr>
                <w:noProof/>
                <w:webHidden/>
              </w:rPr>
              <w:tab/>
            </w:r>
            <w:r>
              <w:rPr>
                <w:noProof/>
                <w:webHidden/>
              </w:rPr>
              <w:fldChar w:fldCharType="begin"/>
            </w:r>
            <w:r>
              <w:rPr>
                <w:noProof/>
                <w:webHidden/>
              </w:rPr>
              <w:instrText xml:space="preserve"> PAGEREF _Toc536185616 \h </w:instrText>
            </w:r>
            <w:r>
              <w:rPr>
                <w:noProof/>
                <w:webHidden/>
              </w:rPr>
            </w:r>
            <w:r>
              <w:rPr>
                <w:noProof/>
                <w:webHidden/>
              </w:rPr>
              <w:fldChar w:fldCharType="separate"/>
            </w:r>
            <w:r>
              <w:rPr>
                <w:noProof/>
                <w:webHidden/>
              </w:rPr>
              <w:t>94</w:t>
            </w:r>
            <w:r>
              <w:rPr>
                <w:noProof/>
                <w:webHidden/>
              </w:rPr>
              <w:fldChar w:fldCharType="end"/>
            </w:r>
          </w:hyperlink>
        </w:p>
        <w:p w14:paraId="4EE92229" w14:textId="77777777" w:rsidR="003D213B" w:rsidRDefault="003D213B">
          <w:pPr>
            <w:pStyle w:val="TOC3"/>
            <w:tabs>
              <w:tab w:val="left" w:pos="1200"/>
              <w:tab w:val="right" w:leader="dot" w:pos="8630"/>
            </w:tabs>
            <w:rPr>
              <w:i w:val="0"/>
              <w:iCs w:val="0"/>
              <w:noProof/>
              <w:sz w:val="22"/>
              <w:szCs w:val="22"/>
              <w:lang w:eastAsia="ko-KR"/>
            </w:rPr>
          </w:pPr>
          <w:hyperlink w:anchor="_Toc536185617" w:history="1">
            <w:r w:rsidRPr="00651B40">
              <w:rPr>
                <w:rStyle w:val="Hyperlink"/>
                <w:noProof/>
              </w:rPr>
              <w:t>3.2.9.</w:t>
            </w:r>
            <w:r>
              <w:rPr>
                <w:i w:val="0"/>
                <w:iCs w:val="0"/>
                <w:noProof/>
                <w:sz w:val="22"/>
                <w:szCs w:val="22"/>
                <w:lang w:eastAsia="ko-KR"/>
              </w:rPr>
              <w:tab/>
            </w:r>
            <w:r w:rsidRPr="00651B40">
              <w:rPr>
                <w:rStyle w:val="Hyperlink"/>
                <w:noProof/>
              </w:rPr>
              <w:t>In vivo calcium imaging</w:t>
            </w:r>
            <w:r>
              <w:rPr>
                <w:noProof/>
                <w:webHidden/>
              </w:rPr>
              <w:tab/>
            </w:r>
            <w:r>
              <w:rPr>
                <w:noProof/>
                <w:webHidden/>
              </w:rPr>
              <w:fldChar w:fldCharType="begin"/>
            </w:r>
            <w:r>
              <w:rPr>
                <w:noProof/>
                <w:webHidden/>
              </w:rPr>
              <w:instrText xml:space="preserve"> PAGEREF _Toc536185617 \h </w:instrText>
            </w:r>
            <w:r>
              <w:rPr>
                <w:noProof/>
                <w:webHidden/>
              </w:rPr>
            </w:r>
            <w:r>
              <w:rPr>
                <w:noProof/>
                <w:webHidden/>
              </w:rPr>
              <w:fldChar w:fldCharType="separate"/>
            </w:r>
            <w:r>
              <w:rPr>
                <w:noProof/>
                <w:webHidden/>
              </w:rPr>
              <w:t>94</w:t>
            </w:r>
            <w:r>
              <w:rPr>
                <w:noProof/>
                <w:webHidden/>
              </w:rPr>
              <w:fldChar w:fldCharType="end"/>
            </w:r>
          </w:hyperlink>
        </w:p>
        <w:p w14:paraId="60D068C4" w14:textId="77777777" w:rsidR="003D213B" w:rsidRDefault="003D213B">
          <w:pPr>
            <w:pStyle w:val="TOC3"/>
            <w:tabs>
              <w:tab w:val="left" w:pos="1440"/>
              <w:tab w:val="right" w:leader="dot" w:pos="8630"/>
            </w:tabs>
            <w:rPr>
              <w:i w:val="0"/>
              <w:iCs w:val="0"/>
              <w:noProof/>
              <w:sz w:val="22"/>
              <w:szCs w:val="22"/>
              <w:lang w:eastAsia="ko-KR"/>
            </w:rPr>
          </w:pPr>
          <w:hyperlink w:anchor="_Toc536185618" w:history="1">
            <w:r w:rsidRPr="00651B40">
              <w:rPr>
                <w:rStyle w:val="Hyperlink"/>
                <w:noProof/>
              </w:rPr>
              <w:t>3.2.10.</w:t>
            </w:r>
            <w:r>
              <w:rPr>
                <w:i w:val="0"/>
                <w:iCs w:val="0"/>
                <w:noProof/>
                <w:sz w:val="22"/>
                <w:szCs w:val="22"/>
                <w:lang w:eastAsia="ko-KR"/>
              </w:rPr>
              <w:tab/>
            </w:r>
            <w:r w:rsidRPr="00651B40">
              <w:rPr>
                <w:rStyle w:val="Hyperlink"/>
                <w:noProof/>
              </w:rPr>
              <w:t>Data Analysis</w:t>
            </w:r>
            <w:r>
              <w:rPr>
                <w:noProof/>
                <w:webHidden/>
              </w:rPr>
              <w:tab/>
            </w:r>
            <w:r>
              <w:rPr>
                <w:noProof/>
                <w:webHidden/>
              </w:rPr>
              <w:fldChar w:fldCharType="begin"/>
            </w:r>
            <w:r>
              <w:rPr>
                <w:noProof/>
                <w:webHidden/>
              </w:rPr>
              <w:instrText xml:space="preserve"> PAGEREF _Toc536185618 \h </w:instrText>
            </w:r>
            <w:r>
              <w:rPr>
                <w:noProof/>
                <w:webHidden/>
              </w:rPr>
            </w:r>
            <w:r>
              <w:rPr>
                <w:noProof/>
                <w:webHidden/>
              </w:rPr>
              <w:fldChar w:fldCharType="separate"/>
            </w:r>
            <w:r>
              <w:rPr>
                <w:noProof/>
                <w:webHidden/>
              </w:rPr>
              <w:t>95</w:t>
            </w:r>
            <w:r>
              <w:rPr>
                <w:noProof/>
                <w:webHidden/>
              </w:rPr>
              <w:fldChar w:fldCharType="end"/>
            </w:r>
          </w:hyperlink>
        </w:p>
        <w:p w14:paraId="36501A4B" w14:textId="77777777" w:rsidR="003D213B" w:rsidRDefault="003D213B">
          <w:pPr>
            <w:pStyle w:val="TOC2"/>
            <w:tabs>
              <w:tab w:val="left" w:pos="960"/>
              <w:tab w:val="right" w:leader="dot" w:pos="8630"/>
            </w:tabs>
            <w:rPr>
              <w:smallCaps w:val="0"/>
              <w:noProof/>
              <w:sz w:val="22"/>
              <w:szCs w:val="22"/>
              <w:lang w:eastAsia="ko-KR"/>
            </w:rPr>
          </w:pPr>
          <w:hyperlink w:anchor="_Toc536185619" w:history="1">
            <w:r w:rsidRPr="00651B40">
              <w:rPr>
                <w:rStyle w:val="Hyperlink"/>
                <w:noProof/>
              </w:rPr>
              <w:t>3.3.</w:t>
            </w:r>
            <w:r>
              <w:rPr>
                <w:smallCaps w:val="0"/>
                <w:noProof/>
                <w:sz w:val="22"/>
                <w:szCs w:val="22"/>
                <w:lang w:eastAsia="ko-KR"/>
              </w:rPr>
              <w:tab/>
            </w:r>
            <w:r w:rsidRPr="00651B40">
              <w:rPr>
                <w:rStyle w:val="Hyperlink"/>
                <w:noProof/>
              </w:rPr>
              <w:t>Results</w:t>
            </w:r>
            <w:r>
              <w:rPr>
                <w:noProof/>
                <w:webHidden/>
              </w:rPr>
              <w:tab/>
            </w:r>
            <w:r>
              <w:rPr>
                <w:noProof/>
                <w:webHidden/>
              </w:rPr>
              <w:fldChar w:fldCharType="begin"/>
            </w:r>
            <w:r>
              <w:rPr>
                <w:noProof/>
                <w:webHidden/>
              </w:rPr>
              <w:instrText xml:space="preserve"> PAGEREF _Toc536185619 \h </w:instrText>
            </w:r>
            <w:r>
              <w:rPr>
                <w:noProof/>
                <w:webHidden/>
              </w:rPr>
            </w:r>
            <w:r>
              <w:rPr>
                <w:noProof/>
                <w:webHidden/>
              </w:rPr>
              <w:fldChar w:fldCharType="separate"/>
            </w:r>
            <w:r>
              <w:rPr>
                <w:noProof/>
                <w:webHidden/>
              </w:rPr>
              <w:t>96</w:t>
            </w:r>
            <w:r>
              <w:rPr>
                <w:noProof/>
                <w:webHidden/>
              </w:rPr>
              <w:fldChar w:fldCharType="end"/>
            </w:r>
          </w:hyperlink>
        </w:p>
        <w:p w14:paraId="3A0D8916" w14:textId="77777777" w:rsidR="003D213B" w:rsidRDefault="003D213B">
          <w:pPr>
            <w:pStyle w:val="TOC3"/>
            <w:tabs>
              <w:tab w:val="left" w:pos="1200"/>
              <w:tab w:val="right" w:leader="dot" w:pos="8630"/>
            </w:tabs>
            <w:rPr>
              <w:i w:val="0"/>
              <w:iCs w:val="0"/>
              <w:noProof/>
              <w:sz w:val="22"/>
              <w:szCs w:val="22"/>
              <w:lang w:eastAsia="ko-KR"/>
            </w:rPr>
          </w:pPr>
          <w:hyperlink w:anchor="_Toc536185620" w:history="1">
            <w:r w:rsidRPr="00651B40">
              <w:rPr>
                <w:rStyle w:val="Hyperlink"/>
                <w:noProof/>
              </w:rPr>
              <w:t>3.3.1.</w:t>
            </w:r>
            <w:r>
              <w:rPr>
                <w:i w:val="0"/>
                <w:iCs w:val="0"/>
                <w:noProof/>
                <w:sz w:val="22"/>
                <w:szCs w:val="22"/>
                <w:lang w:eastAsia="ko-KR"/>
              </w:rPr>
              <w:tab/>
            </w:r>
            <w:r w:rsidRPr="00651B40">
              <w:rPr>
                <w:rStyle w:val="Hyperlink"/>
                <w:noProof/>
              </w:rPr>
              <w:t>Behavioral Model of Fear Relapse</w:t>
            </w:r>
            <w:r>
              <w:rPr>
                <w:noProof/>
                <w:webHidden/>
              </w:rPr>
              <w:tab/>
            </w:r>
            <w:r>
              <w:rPr>
                <w:noProof/>
                <w:webHidden/>
              </w:rPr>
              <w:fldChar w:fldCharType="begin"/>
            </w:r>
            <w:r>
              <w:rPr>
                <w:noProof/>
                <w:webHidden/>
              </w:rPr>
              <w:instrText xml:space="preserve"> PAGEREF _Toc536185620 \h </w:instrText>
            </w:r>
            <w:r>
              <w:rPr>
                <w:noProof/>
                <w:webHidden/>
              </w:rPr>
            </w:r>
            <w:r>
              <w:rPr>
                <w:noProof/>
                <w:webHidden/>
              </w:rPr>
              <w:fldChar w:fldCharType="separate"/>
            </w:r>
            <w:r>
              <w:rPr>
                <w:noProof/>
                <w:webHidden/>
              </w:rPr>
              <w:t>96</w:t>
            </w:r>
            <w:r>
              <w:rPr>
                <w:noProof/>
                <w:webHidden/>
              </w:rPr>
              <w:fldChar w:fldCharType="end"/>
            </w:r>
          </w:hyperlink>
        </w:p>
        <w:p w14:paraId="3450E2AA" w14:textId="77777777" w:rsidR="003D213B" w:rsidRDefault="003D213B">
          <w:pPr>
            <w:pStyle w:val="TOC3"/>
            <w:tabs>
              <w:tab w:val="left" w:pos="1200"/>
              <w:tab w:val="right" w:leader="dot" w:pos="8630"/>
            </w:tabs>
            <w:rPr>
              <w:i w:val="0"/>
              <w:iCs w:val="0"/>
              <w:noProof/>
              <w:sz w:val="22"/>
              <w:szCs w:val="22"/>
              <w:lang w:eastAsia="ko-KR"/>
            </w:rPr>
          </w:pPr>
          <w:hyperlink w:anchor="_Toc536185621" w:history="1">
            <w:r w:rsidRPr="00651B40">
              <w:rPr>
                <w:rStyle w:val="Hyperlink"/>
                <w:noProof/>
              </w:rPr>
              <w:t>3.3.2.</w:t>
            </w:r>
            <w:r>
              <w:rPr>
                <w:i w:val="0"/>
                <w:iCs w:val="0"/>
                <w:noProof/>
                <w:sz w:val="22"/>
                <w:szCs w:val="22"/>
                <w:lang w:eastAsia="ko-KR"/>
              </w:rPr>
              <w:tab/>
            </w:r>
            <w:r w:rsidRPr="00651B40">
              <w:rPr>
                <w:rStyle w:val="Hyperlink"/>
                <w:noProof/>
              </w:rPr>
              <w:t>Reactivation of DG and BLA Ensembles during Fear Relapse</w:t>
            </w:r>
            <w:r>
              <w:rPr>
                <w:noProof/>
                <w:webHidden/>
              </w:rPr>
              <w:tab/>
            </w:r>
            <w:r>
              <w:rPr>
                <w:noProof/>
                <w:webHidden/>
              </w:rPr>
              <w:fldChar w:fldCharType="begin"/>
            </w:r>
            <w:r>
              <w:rPr>
                <w:noProof/>
                <w:webHidden/>
              </w:rPr>
              <w:instrText xml:space="preserve"> PAGEREF _Toc536185621 \h </w:instrText>
            </w:r>
            <w:r>
              <w:rPr>
                <w:noProof/>
                <w:webHidden/>
              </w:rPr>
            </w:r>
            <w:r>
              <w:rPr>
                <w:noProof/>
                <w:webHidden/>
              </w:rPr>
              <w:fldChar w:fldCharType="separate"/>
            </w:r>
            <w:r>
              <w:rPr>
                <w:noProof/>
                <w:webHidden/>
              </w:rPr>
              <w:t>96</w:t>
            </w:r>
            <w:r>
              <w:rPr>
                <w:noProof/>
                <w:webHidden/>
              </w:rPr>
              <w:fldChar w:fldCharType="end"/>
            </w:r>
          </w:hyperlink>
        </w:p>
        <w:p w14:paraId="1E146D26" w14:textId="77777777" w:rsidR="003D213B" w:rsidRDefault="003D213B">
          <w:pPr>
            <w:pStyle w:val="TOC3"/>
            <w:tabs>
              <w:tab w:val="left" w:pos="1200"/>
              <w:tab w:val="right" w:leader="dot" w:pos="8630"/>
            </w:tabs>
            <w:rPr>
              <w:i w:val="0"/>
              <w:iCs w:val="0"/>
              <w:noProof/>
              <w:sz w:val="22"/>
              <w:szCs w:val="22"/>
              <w:lang w:eastAsia="ko-KR"/>
            </w:rPr>
          </w:pPr>
          <w:hyperlink w:anchor="_Toc536185622" w:history="1">
            <w:r w:rsidRPr="00651B40">
              <w:rPr>
                <w:rStyle w:val="Hyperlink"/>
                <w:noProof/>
              </w:rPr>
              <w:t>3.3.3.</w:t>
            </w:r>
            <w:r>
              <w:rPr>
                <w:i w:val="0"/>
                <w:iCs w:val="0"/>
                <w:noProof/>
                <w:sz w:val="22"/>
                <w:szCs w:val="22"/>
                <w:lang w:eastAsia="ko-KR"/>
              </w:rPr>
              <w:tab/>
            </w:r>
            <w:r w:rsidRPr="00651B40">
              <w:rPr>
                <w:rStyle w:val="Hyperlink"/>
                <w:noProof/>
              </w:rPr>
              <w:t>Relapse-Associated Longitudinal Population Dynamics with Calcium Imaging</w:t>
            </w:r>
            <w:r>
              <w:rPr>
                <w:noProof/>
                <w:webHidden/>
              </w:rPr>
              <w:tab/>
            </w:r>
            <w:r>
              <w:rPr>
                <w:noProof/>
                <w:webHidden/>
              </w:rPr>
              <w:fldChar w:fldCharType="begin"/>
            </w:r>
            <w:r>
              <w:rPr>
                <w:noProof/>
                <w:webHidden/>
              </w:rPr>
              <w:instrText xml:space="preserve"> PAGEREF _Toc536185622 \h </w:instrText>
            </w:r>
            <w:r>
              <w:rPr>
                <w:noProof/>
                <w:webHidden/>
              </w:rPr>
            </w:r>
            <w:r>
              <w:rPr>
                <w:noProof/>
                <w:webHidden/>
              </w:rPr>
              <w:fldChar w:fldCharType="separate"/>
            </w:r>
            <w:r>
              <w:rPr>
                <w:noProof/>
                <w:webHidden/>
              </w:rPr>
              <w:t>98</w:t>
            </w:r>
            <w:r>
              <w:rPr>
                <w:noProof/>
                <w:webHidden/>
              </w:rPr>
              <w:fldChar w:fldCharType="end"/>
            </w:r>
          </w:hyperlink>
        </w:p>
        <w:p w14:paraId="10AC1908" w14:textId="77777777" w:rsidR="003D213B" w:rsidRDefault="003D213B">
          <w:pPr>
            <w:pStyle w:val="TOC3"/>
            <w:tabs>
              <w:tab w:val="left" w:pos="1200"/>
              <w:tab w:val="right" w:leader="dot" w:pos="8630"/>
            </w:tabs>
            <w:rPr>
              <w:i w:val="0"/>
              <w:iCs w:val="0"/>
              <w:noProof/>
              <w:sz w:val="22"/>
              <w:szCs w:val="22"/>
              <w:lang w:eastAsia="ko-KR"/>
            </w:rPr>
          </w:pPr>
          <w:hyperlink w:anchor="_Toc536185623" w:history="1">
            <w:r w:rsidRPr="00651B40">
              <w:rPr>
                <w:rStyle w:val="Hyperlink"/>
                <w:noProof/>
              </w:rPr>
              <w:t>3.3.4.</w:t>
            </w:r>
            <w:r>
              <w:rPr>
                <w:i w:val="0"/>
                <w:iCs w:val="0"/>
                <w:noProof/>
                <w:sz w:val="22"/>
                <w:szCs w:val="22"/>
                <w:lang w:eastAsia="ko-KR"/>
              </w:rPr>
              <w:tab/>
            </w:r>
            <w:r w:rsidRPr="00651B40">
              <w:rPr>
                <w:rStyle w:val="Hyperlink"/>
                <w:noProof/>
              </w:rPr>
              <w:t>Optogenetic Manipulation of Ensembles Controlling Fear Reinstatement and Relapse</w:t>
            </w:r>
            <w:r>
              <w:rPr>
                <w:noProof/>
                <w:webHidden/>
              </w:rPr>
              <w:tab/>
            </w:r>
            <w:r>
              <w:rPr>
                <w:noProof/>
                <w:webHidden/>
              </w:rPr>
              <w:fldChar w:fldCharType="begin"/>
            </w:r>
            <w:r>
              <w:rPr>
                <w:noProof/>
                <w:webHidden/>
              </w:rPr>
              <w:instrText xml:space="preserve"> PAGEREF _Toc536185623 \h </w:instrText>
            </w:r>
            <w:r>
              <w:rPr>
                <w:noProof/>
                <w:webHidden/>
              </w:rPr>
            </w:r>
            <w:r>
              <w:rPr>
                <w:noProof/>
                <w:webHidden/>
              </w:rPr>
              <w:fldChar w:fldCharType="separate"/>
            </w:r>
            <w:r>
              <w:rPr>
                <w:noProof/>
                <w:webHidden/>
              </w:rPr>
              <w:t>99</w:t>
            </w:r>
            <w:r>
              <w:rPr>
                <w:noProof/>
                <w:webHidden/>
              </w:rPr>
              <w:fldChar w:fldCharType="end"/>
            </w:r>
          </w:hyperlink>
        </w:p>
        <w:p w14:paraId="354913A9" w14:textId="77777777" w:rsidR="003D213B" w:rsidRDefault="003D213B">
          <w:pPr>
            <w:pStyle w:val="TOC2"/>
            <w:tabs>
              <w:tab w:val="left" w:pos="960"/>
              <w:tab w:val="right" w:leader="dot" w:pos="8630"/>
            </w:tabs>
            <w:rPr>
              <w:smallCaps w:val="0"/>
              <w:noProof/>
              <w:sz w:val="22"/>
              <w:szCs w:val="22"/>
              <w:lang w:eastAsia="ko-KR"/>
            </w:rPr>
          </w:pPr>
          <w:hyperlink w:anchor="_Toc536185624" w:history="1">
            <w:r w:rsidRPr="00651B40">
              <w:rPr>
                <w:rStyle w:val="Hyperlink"/>
                <w:noProof/>
              </w:rPr>
              <w:t>3.4.</w:t>
            </w:r>
            <w:r>
              <w:rPr>
                <w:smallCaps w:val="0"/>
                <w:noProof/>
                <w:sz w:val="22"/>
                <w:szCs w:val="22"/>
                <w:lang w:eastAsia="ko-KR"/>
              </w:rPr>
              <w:tab/>
            </w:r>
            <w:r w:rsidRPr="00651B40">
              <w:rPr>
                <w:rStyle w:val="Hyperlink"/>
                <w:noProof/>
              </w:rPr>
              <w:t>Discussion</w:t>
            </w:r>
            <w:r>
              <w:rPr>
                <w:noProof/>
                <w:webHidden/>
              </w:rPr>
              <w:tab/>
            </w:r>
            <w:r>
              <w:rPr>
                <w:noProof/>
                <w:webHidden/>
              </w:rPr>
              <w:fldChar w:fldCharType="begin"/>
            </w:r>
            <w:r>
              <w:rPr>
                <w:noProof/>
                <w:webHidden/>
              </w:rPr>
              <w:instrText xml:space="preserve"> PAGEREF _Toc536185624 \h </w:instrText>
            </w:r>
            <w:r>
              <w:rPr>
                <w:noProof/>
                <w:webHidden/>
              </w:rPr>
            </w:r>
            <w:r>
              <w:rPr>
                <w:noProof/>
                <w:webHidden/>
              </w:rPr>
              <w:fldChar w:fldCharType="separate"/>
            </w:r>
            <w:r>
              <w:rPr>
                <w:noProof/>
                <w:webHidden/>
              </w:rPr>
              <w:t>101</w:t>
            </w:r>
            <w:r>
              <w:rPr>
                <w:noProof/>
                <w:webHidden/>
              </w:rPr>
              <w:fldChar w:fldCharType="end"/>
            </w:r>
          </w:hyperlink>
        </w:p>
        <w:p w14:paraId="4F84065F" w14:textId="77777777" w:rsidR="003D213B" w:rsidRDefault="003D213B">
          <w:pPr>
            <w:pStyle w:val="TOC1"/>
            <w:tabs>
              <w:tab w:val="right" w:leader="dot" w:pos="8630"/>
            </w:tabs>
            <w:rPr>
              <w:b w:val="0"/>
              <w:bCs w:val="0"/>
              <w:caps w:val="0"/>
              <w:noProof/>
              <w:sz w:val="22"/>
              <w:szCs w:val="22"/>
              <w:lang w:eastAsia="ko-KR"/>
            </w:rPr>
          </w:pPr>
          <w:hyperlink w:anchor="_Toc536185625" w:history="1">
            <w:r w:rsidRPr="00651B40">
              <w:rPr>
                <w:rStyle w:val="Hyperlink"/>
                <w:noProof/>
              </w:rPr>
              <w:t>CHAPTER 4</w:t>
            </w:r>
            <w:r>
              <w:rPr>
                <w:noProof/>
                <w:webHidden/>
              </w:rPr>
              <w:tab/>
            </w:r>
            <w:r>
              <w:rPr>
                <w:noProof/>
                <w:webHidden/>
              </w:rPr>
              <w:fldChar w:fldCharType="begin"/>
            </w:r>
            <w:r>
              <w:rPr>
                <w:noProof/>
                <w:webHidden/>
              </w:rPr>
              <w:instrText xml:space="preserve"> PAGEREF _Toc536185625 \h </w:instrText>
            </w:r>
            <w:r>
              <w:rPr>
                <w:noProof/>
                <w:webHidden/>
              </w:rPr>
            </w:r>
            <w:r>
              <w:rPr>
                <w:noProof/>
                <w:webHidden/>
              </w:rPr>
              <w:fldChar w:fldCharType="separate"/>
            </w:r>
            <w:r>
              <w:rPr>
                <w:noProof/>
                <w:webHidden/>
              </w:rPr>
              <w:t>127</w:t>
            </w:r>
            <w:r>
              <w:rPr>
                <w:noProof/>
                <w:webHidden/>
              </w:rPr>
              <w:fldChar w:fldCharType="end"/>
            </w:r>
          </w:hyperlink>
        </w:p>
        <w:p w14:paraId="16F54B66" w14:textId="77777777" w:rsidR="003D213B" w:rsidRDefault="003D213B">
          <w:pPr>
            <w:pStyle w:val="TOC1"/>
            <w:tabs>
              <w:tab w:val="right" w:leader="dot" w:pos="8630"/>
            </w:tabs>
            <w:rPr>
              <w:b w:val="0"/>
              <w:bCs w:val="0"/>
              <w:caps w:val="0"/>
              <w:noProof/>
              <w:sz w:val="22"/>
              <w:szCs w:val="22"/>
              <w:lang w:eastAsia="ko-KR"/>
            </w:rPr>
          </w:pPr>
          <w:hyperlink w:anchor="_Toc536185626" w:history="1">
            <w:r w:rsidRPr="00651B40">
              <w:rPr>
                <w:rStyle w:val="Hyperlink"/>
                <w:noProof/>
              </w:rPr>
              <w:t>APPENDIX</w:t>
            </w:r>
            <w:r>
              <w:rPr>
                <w:noProof/>
                <w:webHidden/>
              </w:rPr>
              <w:tab/>
            </w:r>
            <w:r>
              <w:rPr>
                <w:noProof/>
                <w:webHidden/>
              </w:rPr>
              <w:fldChar w:fldCharType="begin"/>
            </w:r>
            <w:r>
              <w:rPr>
                <w:noProof/>
                <w:webHidden/>
              </w:rPr>
              <w:instrText xml:space="preserve"> PAGEREF _Toc536185626 \h </w:instrText>
            </w:r>
            <w:r>
              <w:rPr>
                <w:noProof/>
                <w:webHidden/>
              </w:rPr>
            </w:r>
            <w:r>
              <w:rPr>
                <w:noProof/>
                <w:webHidden/>
              </w:rPr>
              <w:fldChar w:fldCharType="separate"/>
            </w:r>
            <w:r>
              <w:rPr>
                <w:noProof/>
                <w:webHidden/>
              </w:rPr>
              <w:t>128</w:t>
            </w:r>
            <w:r>
              <w:rPr>
                <w:noProof/>
                <w:webHidden/>
              </w:rPr>
              <w:fldChar w:fldCharType="end"/>
            </w:r>
          </w:hyperlink>
        </w:p>
        <w:p w14:paraId="5B5A3636" w14:textId="77777777" w:rsidR="003D213B" w:rsidRDefault="003D213B">
          <w:pPr>
            <w:pStyle w:val="TOC1"/>
            <w:tabs>
              <w:tab w:val="right" w:leader="dot" w:pos="8630"/>
            </w:tabs>
            <w:rPr>
              <w:b w:val="0"/>
              <w:bCs w:val="0"/>
              <w:caps w:val="0"/>
              <w:noProof/>
              <w:sz w:val="22"/>
              <w:szCs w:val="22"/>
              <w:lang w:eastAsia="ko-KR"/>
            </w:rPr>
          </w:pPr>
          <w:hyperlink w:anchor="_Toc536185627" w:history="1">
            <w:r w:rsidRPr="00651B40">
              <w:rPr>
                <w:rStyle w:val="Hyperlink"/>
                <w:noProof/>
              </w:rPr>
              <w:t>BIBLIOGRAPHY</w:t>
            </w:r>
            <w:r>
              <w:rPr>
                <w:noProof/>
                <w:webHidden/>
              </w:rPr>
              <w:tab/>
            </w:r>
            <w:r>
              <w:rPr>
                <w:noProof/>
                <w:webHidden/>
              </w:rPr>
              <w:fldChar w:fldCharType="begin"/>
            </w:r>
            <w:r>
              <w:rPr>
                <w:noProof/>
                <w:webHidden/>
              </w:rPr>
              <w:instrText xml:space="preserve"> PAGEREF _Toc536185627 \h </w:instrText>
            </w:r>
            <w:r>
              <w:rPr>
                <w:noProof/>
                <w:webHidden/>
              </w:rPr>
            </w:r>
            <w:r>
              <w:rPr>
                <w:noProof/>
                <w:webHidden/>
              </w:rPr>
              <w:fldChar w:fldCharType="separate"/>
            </w:r>
            <w:r>
              <w:rPr>
                <w:noProof/>
                <w:webHidden/>
              </w:rPr>
              <w:t>129</w:t>
            </w:r>
            <w:r>
              <w:rPr>
                <w:noProof/>
                <w:webHidden/>
              </w:rPr>
              <w:fldChar w:fldCharType="end"/>
            </w:r>
          </w:hyperlink>
        </w:p>
        <w:p w14:paraId="2EDE8B43" w14:textId="77777777" w:rsidR="003D213B" w:rsidRDefault="003D213B">
          <w:pPr>
            <w:pStyle w:val="TOC1"/>
            <w:tabs>
              <w:tab w:val="right" w:leader="dot" w:pos="8630"/>
            </w:tabs>
            <w:rPr>
              <w:b w:val="0"/>
              <w:bCs w:val="0"/>
              <w:caps w:val="0"/>
              <w:noProof/>
              <w:sz w:val="22"/>
              <w:szCs w:val="22"/>
              <w:lang w:eastAsia="ko-KR"/>
            </w:rPr>
          </w:pPr>
          <w:hyperlink w:anchor="_Toc536185628" w:history="1">
            <w:r w:rsidRPr="00651B40">
              <w:rPr>
                <w:rStyle w:val="Hyperlink"/>
                <w:noProof/>
              </w:rPr>
              <w:t>CURRICULUM VITAE</w:t>
            </w:r>
            <w:r>
              <w:rPr>
                <w:noProof/>
                <w:webHidden/>
              </w:rPr>
              <w:tab/>
            </w:r>
            <w:r>
              <w:rPr>
                <w:noProof/>
                <w:webHidden/>
              </w:rPr>
              <w:fldChar w:fldCharType="begin"/>
            </w:r>
            <w:r>
              <w:rPr>
                <w:noProof/>
                <w:webHidden/>
              </w:rPr>
              <w:instrText xml:space="preserve"> PAGEREF _Toc536185628 \h </w:instrText>
            </w:r>
            <w:r>
              <w:rPr>
                <w:noProof/>
                <w:webHidden/>
              </w:rPr>
            </w:r>
            <w:r>
              <w:rPr>
                <w:noProof/>
                <w:webHidden/>
              </w:rPr>
              <w:fldChar w:fldCharType="separate"/>
            </w:r>
            <w:r>
              <w:rPr>
                <w:noProof/>
                <w:webHidden/>
              </w:rPr>
              <w:t>151</w:t>
            </w:r>
            <w:r>
              <w:rPr>
                <w:noProof/>
                <w:webHidden/>
              </w:rPr>
              <w:fldChar w:fldCharType="end"/>
            </w:r>
          </w:hyperlink>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536185554"/>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536185555"/>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A66482">
        <w:rPr>
          <w:noProof/>
        </w:rPr>
        <w:t>64</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Pr>
          <w:noProof/>
        </w:rPr>
        <w:t>66</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Pr>
          <w:noProof/>
        </w:rPr>
        <w:t>68</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Pr>
          <w:noProof/>
        </w:rPr>
        <w:t>70</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Pr>
          <w:noProof/>
        </w:rPr>
        <w:t>72</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Pr>
          <w:noProof/>
        </w:rPr>
        <w:t>74</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Pr>
          <w:noProof/>
        </w:rPr>
        <w:t>76</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Pr>
          <w:noProof/>
        </w:rPr>
        <w:t>78</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Pr>
          <w:noProof/>
        </w:rPr>
        <w:t>80</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Pr>
          <w:noProof/>
        </w:rPr>
        <w:t>82</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Pr>
          <w:noProof/>
        </w:rPr>
        <w:t>103</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Pr>
          <w:noProof/>
        </w:rPr>
        <w:t>106</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lastRenderedPageBreak/>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Pr>
          <w:noProof/>
        </w:rPr>
        <w:t>108</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Pr>
          <w:noProof/>
        </w:rPr>
        <w:t>112</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Pr>
          <w:noProof/>
        </w:rPr>
        <w:t>115</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Pr>
          <w:noProof/>
        </w:rPr>
        <w:t>117</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Pr>
          <w:noProof/>
        </w:rPr>
        <w:t>119</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Pr>
          <w:noProof/>
        </w:rPr>
        <w:t>121</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Pr>
          <w:noProof/>
        </w:rPr>
        <w:t>123</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Pr>
          <w:noProof/>
        </w:rPr>
        <w:t>125</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536185556"/>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536185557"/>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536185558"/>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536185559"/>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w:t>
      </w:r>
      <w:bookmarkStart w:id="11" w:name="_GoBack"/>
      <w:bookmarkEnd w:id="11"/>
      <w:r w:rsidR="00A45CBA">
        <w:t xml:space="preserve">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2" w:name="_Toc536185560"/>
      <w:r w:rsidRPr="00874A20">
        <w:t>Historical considerations of the hippocampal formation and amygdalar complex in learning and memory</w:t>
      </w:r>
      <w:bookmarkEnd w:id="12"/>
    </w:p>
    <w:p w14:paraId="680C18DD" w14:textId="42BFDC63"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3" w:name="_Toc536185561"/>
      <w:r>
        <w:t>Anatomical connections of the hippocampal formation</w:t>
      </w:r>
      <w:bookmarkEnd w:id="13"/>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perirhinal cortex, and postrhinal cortex. The hippocampus is a </w:t>
      </w:r>
      <w:r w:rsidR="00874A20">
        <w:lastRenderedPageBreak/>
        <w:t xml:space="preserve">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4" w:name="_Toc536185562"/>
      <w:r>
        <w:t>Dentate gyrus</w:t>
      </w:r>
      <w:bookmarkEnd w:id="14"/>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project to CA3, though contacts are also made onto DG mossy cells in the hilus. Until recently, it was thought that DG innervation halted at the CA3/CA2 border, but optogenetic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77FDE54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5" w:name="_Toc536185563"/>
      <w:r>
        <w:t>CA3</w:t>
      </w:r>
      <w:bookmarkEnd w:id="15"/>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BBC4874"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6" w:name="_Toc536185564"/>
      <w:r>
        <w:t>CA1</w:t>
      </w:r>
      <w:bookmarkEnd w:id="16"/>
    </w:p>
    <w:p w14:paraId="1E94062D" w14:textId="322C2756"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2C285E7E"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extrahippocampal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subregion.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346646D0"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00957891">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4AC77BD5" w:rsidR="00A31545" w:rsidRDefault="00A31545" w:rsidP="00A31545">
      <w:pPr>
        <w:pStyle w:val="Heading3"/>
      </w:pPr>
      <w:bookmarkStart w:id="17" w:name="_Toc536185565"/>
      <w:r>
        <w:t>Subicular complex</w:t>
      </w:r>
      <w:bookmarkEnd w:id="17"/>
    </w:p>
    <w:p w14:paraId="24FA8743" w14:textId="681316E2"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intrahippocampal connection was unidirectional, there has been accumulating evidence that there is also a subiculum-CA1 backprojection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6DA5648" w:rsidR="005C15C7" w:rsidRPr="00A31545" w:rsidRDefault="005C15C7" w:rsidP="005C15C7">
      <w:pPr>
        <w:pStyle w:val="Heading3"/>
      </w:pPr>
      <w:bookmarkStart w:id="18" w:name="_Toc536185566"/>
      <w:r>
        <w:lastRenderedPageBreak/>
        <w:t>CA2</w:t>
      </w:r>
      <w:bookmarkEnd w:id="18"/>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14E267C5"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1D9E8B3A" w:rsidR="00F060FB" w:rsidRDefault="00F060FB" w:rsidP="00F060FB">
      <w:pPr>
        <w:pStyle w:val="Heading3"/>
      </w:pPr>
      <w:bookmarkStart w:id="19" w:name="_Toc536185567"/>
      <w:r>
        <w:lastRenderedPageBreak/>
        <w:t>Medial septum</w:t>
      </w:r>
      <w:bookmarkEnd w:id="19"/>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20" w:name="_Toc536185568"/>
      <w:r>
        <w:lastRenderedPageBreak/>
        <w:t>Lateral entorhinal cortex</w:t>
      </w:r>
      <w:bookmarkEnd w:id="20"/>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cytoarchitecture and connectivity. As a general rule, the EC sends axons bound for hippocampal targets and receives neocortical input at layers I-III, while it receives hippocampal input and delivers neocortical ouputs at layers IV-VI. T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1" w:name="_Toc536185569"/>
      <w:r>
        <w:t>Medial entorhinal cortex</w:t>
      </w:r>
      <w:bookmarkEnd w:id="21"/>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2" w:name="_Toc536185570"/>
      <w:r>
        <w:lastRenderedPageBreak/>
        <w:t>Amygdala</w:t>
      </w:r>
      <w:bookmarkEnd w:id="22"/>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ith other structures such as the medial prefrontal cortex 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perisomatic inhibition by parvalbumin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469ACD2B" w:rsidR="00DC17D7" w:rsidRPr="00DC17D7" w:rsidRDefault="000C62E0" w:rsidP="00DC17D7">
      <w:r>
        <w:lastRenderedPageBreak/>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DC17D7"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DC17D7" w:rsidRPr="00DC17D7">
        <w:fldChar w:fldCharType="separate"/>
      </w:r>
      <w:r w:rsidR="00DC17D7" w:rsidRPr="00DC17D7">
        <w:rPr>
          <w:noProof/>
        </w:rPr>
        <w:t>(Herry et al., 2008;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subregions of the mPFC, infralimbic (IL) and prelimbic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3" w:name="_Toc536185571"/>
      <w:r>
        <w:t>Hippocampal function</w:t>
      </w:r>
      <w:bookmarkEnd w:id="23"/>
    </w:p>
    <w:p w14:paraId="27329ECC" w14:textId="120342B0"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4" w:name="_Toc536185572"/>
      <w:r>
        <w:t>Place cells and allocentric spatial representation</w:t>
      </w:r>
      <w:bookmarkEnd w:id="24"/>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03902CB"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7777777"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w:t>
      </w:r>
      <w:r w:rsidR="00905E8C">
        <w:lastRenderedPageBreak/>
        <w:t xml:space="preserve">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5" w:name="_Toc536185573"/>
      <w:r>
        <w:t>Theta sequences</w:t>
      </w:r>
      <w:bookmarkEnd w:id="25"/>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1F84A360" w:rsidR="00071A04" w:rsidRPr="00071A04" w:rsidRDefault="00071A04" w:rsidP="00071A04">
      <w:r>
        <w:lastRenderedPageBreak/>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lastRenderedPageBreak/>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CF961A2" w14:textId="77777777" w:rsidR="00A93C65" w:rsidRDefault="00A93C65" w:rsidP="00071A04"/>
    <w:p w14:paraId="42D2B85B" w14:textId="0DCF256C" w:rsidR="00071A04" w:rsidRDefault="00071A04" w:rsidP="00071A04">
      <w:pPr>
        <w:pStyle w:val="Heading3"/>
      </w:pPr>
      <w:bookmarkStart w:id="26" w:name="_Toc536185574"/>
      <w:r>
        <w:t>Replay events</w:t>
      </w:r>
      <w:bookmarkEnd w:id="26"/>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04D3F47D" w:rsidR="00071A04" w:rsidRPr="00071A04" w:rsidRDefault="00071A04" w:rsidP="00071A04">
      <w:r>
        <w:lastRenderedPageBreak/>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ms), recurring sequences during SWS SPW-Rs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 xml:space="preserve">(Dupret et al., 2010; Singer et al., </w:t>
      </w:r>
      <w:r w:rsidRPr="00071A04">
        <w:rPr>
          <w:noProof/>
        </w:rPr>
        <w:lastRenderedPageBreak/>
        <w:t>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7" w:name="_Toc536185575"/>
      <w:r>
        <w:t>Behavioral-timescale temporal sequences</w:t>
      </w:r>
      <w:bookmarkEnd w:id="27"/>
    </w:p>
    <w:p w14:paraId="69516AD3" w14:textId="4CC2EC19"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w:t>
      </w:r>
      <w:r w:rsidR="00054994">
        <w:t xml:space="preserve">within a sequential context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0F4F8F">
        <w:t>continuously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lastRenderedPageBreak/>
        <w:t xml:space="preserve">behavioral timescale, </w:t>
      </w:r>
      <w:r w:rsidR="000D47DF">
        <w:t xml:space="preserve">these cells collectively comprised a temporally-organized sequence initiated by the start of running. </w:t>
      </w:r>
    </w:p>
    <w:p w14:paraId="2DA7FFB6" w14:textId="11AF9C71"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8861FB">
        <w:instrText>ADDIN CSL_CITATION {"citationItems":[{"id":"ITEM-1","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CA4939" w:rsidRPr="00CA4939">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b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A5EF483"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D46BA2F"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lastRenderedPageBreak/>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2E42020"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8" w:name="_Toc536185576"/>
      <w:r>
        <w:lastRenderedPageBreak/>
        <w:t>Population “drift” and instability</w:t>
      </w:r>
      <w:bookmarkEnd w:id="28"/>
    </w:p>
    <w:p w14:paraId="6622B125" w14:textId="422D1C35"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xml:space="preserve">, albeit using electrode recordings which are susceptible to physical drift through tissu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B2DBA00"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w:t>
      </w:r>
      <w:r>
        <w:lastRenderedPageBreak/>
        <w:t xml:space="preserve">consistent with the temporal context model,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1069F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mendeley":{"formattedCitation":"(Cai et al., 2016; Mau et al., 2018; Rashid et al., 2016)","plainTextFormattedCitation":"(Cai et al., 2016; Mau et al., 2018; Rashid et al., 2016)","previouslyFormattedCitation":"(Cai et al., 2016; Mau et al., 2018; Rashid et al., 2016)"},"properties":{"noteIndex":0},"schema":"https://github.com/citation-style-language/schema/raw/master/csl-citation.json"}</w:instrText>
      </w:r>
      <w:r w:rsidR="00E17866">
        <w:fldChar w:fldCharType="separate"/>
      </w:r>
      <w:r w:rsidR="00E17866" w:rsidRPr="00E17866">
        <w:rPr>
          <w:noProof/>
        </w:rPr>
        <w:t>(Cai et al., 2016; Mau et al., 2018; Rashid et al., 2016)</w:t>
      </w:r>
      <w:r w:rsidR="00E17866">
        <w:fldChar w:fldCharType="end"/>
      </w:r>
      <w:r w:rsidR="00E17866">
        <w:t xml:space="preserve">. </w:t>
      </w:r>
      <w:r w:rsidR="00520369">
        <w:t xml:space="preserve">Similar population drift has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520369">
        <w:t xml:space="preserve">. </w:t>
      </w:r>
    </w:p>
    <w:p w14:paraId="7C511239" w14:textId="25BC087B" w:rsidR="003C6278" w:rsidRDefault="00E17866" w:rsidP="001A02FD">
      <w:pPr>
        <w:pStyle w:val="BUMainText"/>
      </w:pPr>
      <w:r>
        <w:tab/>
        <w:t>Population “drif</w:t>
      </w:r>
      <w:r w:rsidR="00021117">
        <w:t xml:space="preserve">t” might also be useful for </w:t>
      </w:r>
      <w:r w:rsidR="00BE7327">
        <w:t>assembling</w:t>
      </w:r>
      <w:r>
        <w:t xml:space="preserve"> neuronal ensembles </w:t>
      </w:r>
      <w:r w:rsidR="00BE7327">
        <w:t xml:space="preserve">and binding them </w:t>
      </w:r>
      <w:r>
        <w:t xml:space="preserve">to specific experiences. </w:t>
      </w:r>
      <w:r w:rsidR="001069F1">
        <w:t>Because the population</w:t>
      </w:r>
      <w:r>
        <w:t xml:space="preserve"> state is constantly shifting, new cells ramping up their excitability may be recruited to join the </w:t>
      </w:r>
      <w:r w:rsidR="001069F1">
        <w:t xml:space="preserve">network </w:t>
      </w:r>
      <w:r w:rsidR="00233F94">
        <w:t>for promoting</w:t>
      </w:r>
      <w:r w:rsidR="001069F1">
        <w:t xml:space="preserve"> learning </w:t>
      </w:r>
      <w:r w:rsidR="00936757">
        <w:t xml:space="preserve">and </w:t>
      </w:r>
      <w:r w:rsidR="006C30BF">
        <w:t xml:space="preserve">temporally </w:t>
      </w:r>
      <w:r w:rsidR="00936757">
        <w:t>link</w:t>
      </w:r>
      <w:r w:rsidR="00233F94">
        <w:t>ing</w:t>
      </w:r>
      <w:r w:rsidR="00936757">
        <w:t xml:space="preserve"> memories</w:t>
      </w:r>
      <w:r w:rsidR="008E1172">
        <w:t xml:space="preserve"> 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D07E97">
        <w:t>expressing immediate-early genes in response</w:t>
      </w:r>
      <w:r w:rsidR="003C6278">
        <w:t xml:space="preserve"> to a novel context tend to have higher mean firing rates and better theta modulation (but surprisingly, less spatial </w:t>
      </w:r>
      <w:r w:rsidR="003C6278">
        <w:lastRenderedPageBreak/>
        <w:t xml:space="preserve">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2E3E9A">
        <w:t xml:space="preserve">On the other hand, another study reported </w:t>
      </w:r>
      <w:r w:rsidR="0038614F">
        <w:t>contradictory</w:t>
      </w:r>
      <w:r w:rsidR="002E3E9A">
        <w:t xml:space="preserve"> </w:t>
      </w:r>
      <w:r w:rsidR="00D07E97">
        <w:t xml:space="preserve">findings. In this study, </w:t>
      </w:r>
      <w:r w:rsidR="002E3E9A">
        <w:t>neurons entering a replay ensemble after exposure to a nov</w:t>
      </w:r>
      <w:r w:rsidR="0038614F">
        <w:t xml:space="preserve">el context had low firing rates, </w:t>
      </w:r>
      <w:r w:rsidR="002E3E9A">
        <w:t xml:space="preserve">high spatial specificity, </w:t>
      </w:r>
      <w:r w:rsidR="0038614F">
        <w:t>and</w:t>
      </w:r>
      <w:r w:rsidR="002E3E9A">
        <w:t xml:space="preserve"> </w:t>
      </w:r>
      <w:r w:rsidR="00D07E97">
        <w:t xml:space="preserve">higher coactivation with ripples during sleep </w:t>
      </w:r>
      <w:r w:rsidR="00D07E97">
        <w:fldChar w:fldCharType="begin" w:fldLock="1"/>
      </w:r>
      <w:r w:rsidR="00F954DD">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D07E97">
        <w:fldChar w:fldCharType="separate"/>
      </w:r>
      <w:r w:rsidR="00D07E97" w:rsidRPr="00D07E97">
        <w:rPr>
          <w:noProof/>
        </w:rPr>
        <w:t>(Grosmark and Buzsáki, 2016)</w:t>
      </w:r>
      <w:r w:rsidR="00D07E97">
        <w:fldChar w:fldCharType="end"/>
      </w:r>
      <w:r w:rsidR="00D07E97">
        <w:t xml:space="preserve">. </w:t>
      </w:r>
      <w:r w:rsidR="0038614F">
        <w:t>Evidently, much remains to be known about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9" w:name="_Toc536185577"/>
      <w:r>
        <w:t>“Engrams”</w:t>
      </w:r>
      <w:bookmarkEnd w:id="29"/>
    </w:p>
    <w:p w14:paraId="26749A09" w14:textId="439FC96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34084304" w:rsidR="00186F7A" w:rsidRDefault="00254250" w:rsidP="001A02FD">
      <w:pPr>
        <w:pStyle w:val="BUMainText"/>
      </w:pPr>
      <w:r>
        <w:lastRenderedPageBreak/>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cellular lab</w:t>
      </w:r>
      <w:r w:rsidR="00186F7A">
        <w:t>eling and targeting strategies</w:t>
      </w:r>
      <w:r w:rsidR="00226048">
        <w:t xml:space="preserve"> </w:t>
      </w:r>
      <w:r w:rsidR="000D4B69">
        <w:t xml:space="preserve">and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746E0A49" w:rsidR="00CA2086" w:rsidRDefault="00A666D5" w:rsidP="001A02FD">
      <w:pPr>
        <w:pStyle w:val="BUMainText"/>
      </w:pPr>
      <w:r>
        <w:tab/>
      </w:r>
      <w:r w:rsidR="00DE793C">
        <w:t>In recent years, sophisticated genetic tagging protocols have enabled the localization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opsins. </w:t>
      </w:r>
      <w:r w:rsidR="00477697">
        <w:t>Engram</w:t>
      </w:r>
      <w:r w:rsidR="003A73F7">
        <w:t xml:space="preserve"> labeling exploits the expression </w:t>
      </w:r>
      <w:r w:rsidR="00477697">
        <w:t>of i</w:t>
      </w:r>
      <w:r w:rsidR="003A73F7">
        <w:t xml:space="preserve">mmediate-early genes (IEGs), 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0F3D7C">
        <w:t xml:space="preserve">Thus, one could use a </w:t>
      </w:r>
      <w:r w:rsidR="000F3D7C">
        <w:rPr>
          <w:i/>
        </w:rPr>
        <w:t>c-fos</w:t>
      </w:r>
      <w:r w:rsidR="000F3D7C">
        <w:t xml:space="preserve"> promoter to drive expression of </w:t>
      </w:r>
      <w:r w:rsidR="0025138A">
        <w:t>fluorophores</w:t>
      </w:r>
      <w:r w:rsidR="000F3D7C">
        <w:t xml:space="preserve"> or opsins for later manipulation </w:t>
      </w:r>
      <w:r w:rsidR="000F3D7C">
        <w:lastRenderedPageBreak/>
        <w:t xml:space="preserve">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not under a</w:t>
      </w:r>
      <w:r w:rsidR="00632D95">
        <w:t>n 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1BFDE2F"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Conversely,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among the context A engram and neurons encoding the shock experience, linking them and forming a “false </w:t>
      </w:r>
      <w:r w:rsidR="000D4165">
        <w:lastRenderedPageBreak/>
        <w:t xml:space="preserve">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 in the home cage </w:t>
      </w:r>
      <w:r w:rsidR="00ED1BEE">
        <w:t>creates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This study implies that synchronous activation of engrams can create arbitrary linkages through the generation of a</w:t>
      </w:r>
      <w:r w:rsidR="00657DAF">
        <w:t>n</w:t>
      </w:r>
      <w:r w:rsidR="00ED1BEE">
        <w:t xml:space="preserve"> engram complex consisting of specific neuronal ensembles across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7D1581D3"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 xml:space="preserve">ker </w:t>
      </w:r>
      <w:r w:rsidR="001E1273">
        <w:lastRenderedPageBreak/>
        <w:t>for memory allocation to specified neuronal ensembles</w:t>
      </w:r>
      <w:r w:rsidR="0086130D">
        <w:t xml:space="preserve"> </w:t>
      </w:r>
      <w:r w:rsidR="0086130D">
        <w:fldChar w:fldCharType="begin" w:fldLock="1"/>
      </w:r>
      <w:r w:rsidR="00335F56">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mendeley":{"formattedCitation":"(Josselyn et al., 2015)","plainTextFormattedCitation":"(Josselyn et al., 2015)","previouslyFormattedCitation":"(Josselyn et al., 2015)"},"properties":{"noteIndex":0},"schema":"https://github.com/citation-style-language/schema/raw/master/csl-citation.json"}</w:instrText>
      </w:r>
      <w:r w:rsidR="0086130D">
        <w:fldChar w:fldCharType="separate"/>
      </w:r>
      <w:r w:rsidR="0086130D" w:rsidRPr="0086130D">
        <w:rPr>
          <w:noProof/>
        </w:rPr>
        <w:t>(Josselyn et al., 2015)</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These</w:t>
      </w:r>
      <w:r w:rsidR="00D8156E">
        <w:t xml:space="preserve"> stu</w:t>
      </w:r>
      <w:r w:rsidR="002D50E5">
        <w:t>dies implicate excitation level</w:t>
      </w:r>
      <w:r w:rsidR="00D8156E">
        <w:t xml:space="preserve"> as a means for neurons to be integrated into a </w:t>
      </w:r>
      <w:r w:rsidR="004C0813">
        <w:t xml:space="preserve">functionally active network. </w:t>
      </w:r>
      <w:r w:rsidR="002D50E5">
        <w:t xml:space="preserve">At the dendritic level, heightened membrane potentials precede formation of spatial fields </w:t>
      </w:r>
      <w:r w:rsidR="002D50E5">
        <w:fldChar w:fldCharType="begin" w:fldLock="1"/>
      </w:r>
      <w:r w:rsidR="005B0486">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2D50E5">
        <w:fldChar w:fldCharType="separate"/>
      </w:r>
      <w:r w:rsidR="002D50E5" w:rsidRPr="002D50E5">
        <w:rPr>
          <w:noProof/>
        </w:rPr>
        <w:t>(Bittner et al., 2015; Epsztein et al., 2011; Sheffield et al., 2017)</w:t>
      </w:r>
      <w:r w:rsidR="002D50E5">
        <w:fldChar w:fldCharType="end"/>
      </w:r>
      <w:r w:rsidR="002D50E5">
        <w:t xml:space="preserve">, suggesting that the internal properties of individual neurons contribute to the fate of the cell in network integration. </w:t>
      </w:r>
    </w:p>
    <w:p w14:paraId="51F17A25" w14:textId="4F8B6E4D" w:rsidR="00335F56" w:rsidRPr="00B33478" w:rsidRDefault="009A7694" w:rsidP="001A02FD">
      <w:pPr>
        <w:pStyle w:val="BUMainText"/>
      </w:pPr>
      <w:r>
        <w:tab/>
        <w:t xml:space="preserve">Numerous studies have shown how memories can be allocated to CREB-expressing neurons, but diving deeper, what determines CREB levels in specific cells? </w:t>
      </w:r>
      <w:r w:rsidR="00520369">
        <w:t xml:space="preserve">CREB expression in neural populations is likely dynamic, with non-overlapping populations see-sawing their </w:t>
      </w:r>
      <w:r w:rsidR="00FE002F">
        <w:t>expression (and resultant excitability)</w:t>
      </w:r>
      <w:r w:rsidR="00520369">
        <w:t xml:space="preserve"> over time. This </w:t>
      </w:r>
      <w:r w:rsidR="00520369">
        <w:lastRenderedPageBreak/>
        <w:t>constant flux would</w:t>
      </w:r>
      <w:r w:rsidR="00FE002F">
        <w:t xml:space="preserve"> mean that neurons are perpetually competing for the privilege to encode present experience. Consequently, </w:t>
      </w:r>
      <w:r w:rsidR="007A6123">
        <w:t xml:space="preserve">different </w:t>
      </w:r>
      <w:r w:rsidR="00FE002F">
        <w:t xml:space="preserve">experiences over time are preserved in a continuously rotating cast of neurons. This idea would </w:t>
      </w:r>
      <w:r w:rsidR="00520369">
        <w:t xml:space="preserve">explain </w:t>
      </w:r>
      <w:r>
        <w:t xml:space="preserve">the </w:t>
      </w:r>
      <w:r w:rsidR="00520369">
        <w:t xml:space="preserve">population “drift” phenomena explained in the previous section </w:t>
      </w:r>
      <w:r w:rsidR="00520369">
        <w:fldChar w:fldCharType="begin" w:fldLock="1"/>
      </w:r>
      <w:r w:rsidR="003C597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fldChar w:fldCharType="separate"/>
      </w:r>
      <w:r w:rsidR="003C5973" w:rsidRPr="003C5973">
        <w:rPr>
          <w:noProof/>
        </w:rPr>
        <w:t>(Mankin et al., 2012; Mau et al., 2018; Rubin et al., 2015)</w:t>
      </w:r>
      <w:r w:rsidR="00520369">
        <w:fldChar w:fldCharType="end"/>
      </w:r>
      <w:r w:rsidR="00FE002F">
        <w:t xml:space="preserve">. Population drift may reflect </w:t>
      </w:r>
      <w:r w:rsidR="003C5973">
        <w:t xml:space="preserve">snapshots of the </w:t>
      </w:r>
      <w:r w:rsidR="00FE002F">
        <w:t xml:space="preserve">overall </w:t>
      </w:r>
      <w:r w:rsidR="00171438">
        <w:t xml:space="preserve">heterogeneous </w:t>
      </w:r>
      <w:r w:rsidR="00FE002F">
        <w:t>excitation levels of neurons, with some increasing and other</w:t>
      </w:r>
      <w:r w:rsidR="005C2377">
        <w:t>s</w:t>
      </w:r>
      <w:r w:rsidR="00FE002F">
        <w:t xml:space="preserve"> decreasing their activity over hours and days </w:t>
      </w:r>
      <w:r w:rsidR="00FE002F">
        <w:fldChar w:fldCharType="begin" w:fldLock="1"/>
      </w:r>
      <w:r w:rsidR="00254250">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Pr>
          <w:rFonts w:ascii="Lucida Sans Unicode" w:hAnsi="Lucida Sans Unicode" w:cs="Lucida Sans Unicode"/>
        </w:rPr>
        <w:instrText>∼</w:instrText>
      </w:r>
      <w:r w:rsidR="00254250">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fldChar w:fldCharType="separate"/>
      </w:r>
      <w:r w:rsidR="003C5973" w:rsidRPr="003C5973">
        <w:rPr>
          <w:noProof/>
        </w:rPr>
        <w:t>(Mau et al., 2018; Rubin et al., 2015; Ziv et al., 2013)</w:t>
      </w:r>
      <w:r w:rsidR="00FE002F">
        <w:fldChar w:fldCharType="end"/>
      </w:r>
      <w:r w:rsidR="00FE002F">
        <w:t xml:space="preserve">. These basal dynamics also explain </w:t>
      </w:r>
      <w:r w:rsidR="00520369">
        <w:t xml:space="preserve">why co-allocation of memories is dependent on temporal distance </w:t>
      </w:r>
      <w:r w:rsidR="00520369">
        <w:fldChar w:fldCharType="begin" w:fldLock="1"/>
      </w:r>
      <w:r w:rsidR="003C5973">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fldChar w:fldCharType="separate"/>
      </w:r>
      <w:r w:rsidR="00033493" w:rsidRPr="00033493">
        <w:rPr>
          <w:noProof/>
        </w:rPr>
        <w:t>(Cai et al., 2016; Rashid et al., 2016; Yokose et al., 2017)</w:t>
      </w:r>
      <w:r w:rsidR="00520369">
        <w:fldChar w:fldCharType="end"/>
      </w:r>
      <w:r>
        <w:t xml:space="preserve">. </w:t>
      </w:r>
      <w:r w:rsidR="00FE002F">
        <w:t xml:space="preserve">Those with </w:t>
      </w:r>
      <w:r w:rsidR="003C5973">
        <w:t>ramping</w:t>
      </w:r>
      <w:r w:rsidR="00FE002F">
        <w:t xml:space="preserve"> CREB levels become preferentially selected for inclusion into an engram, linking memories across time </w:t>
      </w:r>
      <w:r w:rsidR="00FE002F">
        <w:fldChar w:fldCharType="begin" w:fldLock="1"/>
      </w:r>
      <w:r w:rsidR="00FE002F">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fldChar w:fldCharType="separate"/>
      </w:r>
      <w:r w:rsidR="00FE002F" w:rsidRPr="00FE002F">
        <w:rPr>
          <w:noProof/>
        </w:rPr>
        <w:t>(Lisman et al., 2018)</w:t>
      </w:r>
      <w:r w:rsidR="00FE002F">
        <w:fldChar w:fldCharType="end"/>
      </w:r>
      <w:r w:rsidR="00FE002F">
        <w:t xml:space="preserve">. </w:t>
      </w:r>
      <w:r w:rsidR="007522F7">
        <w:t>Interestingly, r</w:t>
      </w:r>
      <w:r w:rsidR="00FE002F">
        <w:t xml:space="preserve">ecent findings that memory retrieval increases </w:t>
      </w:r>
      <w:r w:rsidR="00326BB1">
        <w:t xml:space="preserve">the </w:t>
      </w:r>
      <w:r w:rsidR="00FE002F">
        <w:t xml:space="preserve">excitability of engram cells provides a mechanism for linking memories from the distant past to present </w:t>
      </w:r>
      <w:r w:rsidR="001D18C3">
        <w:t xml:space="preserve">experience </w:t>
      </w:r>
      <w:r w:rsidR="00FE002F">
        <w:fldChar w:fldCharType="begin" w:fldLock="1"/>
      </w:r>
      <w:r w:rsidR="001B013D">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fldChar w:fldCharType="separate"/>
      </w:r>
      <w:r w:rsidR="00FE002F" w:rsidRPr="00FE002F">
        <w:rPr>
          <w:noProof/>
        </w:rPr>
        <w:t>(Pignatelli et al., 2019)</w:t>
      </w:r>
      <w:r w:rsidR="00FE002F">
        <w:fldChar w:fldCharType="end"/>
      </w:r>
      <w:r w:rsidR="00FE002F">
        <w:t xml:space="preserve">. </w:t>
      </w:r>
      <w:r w:rsidR="00896107">
        <w:t xml:space="preserve">Dynamic excitability </w:t>
      </w:r>
      <w:r>
        <w:t xml:space="preserve">also fits with observations of a different population of neurons “filling in” for those that have been experimentally suppressed </w:t>
      </w:r>
      <w:r>
        <w:fldChar w:fldCharType="begin" w:fldLock="1"/>
      </w:r>
      <w:r w:rsidR="00FE002F">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fldChar w:fldCharType="separate"/>
      </w:r>
      <w:r w:rsidRPr="009A7694">
        <w:rPr>
          <w:noProof/>
        </w:rPr>
        <w:t>(Han et al., 2007; Rashid et al., 2016; Trouche et al., 2016)</w:t>
      </w:r>
      <w:r>
        <w:fldChar w:fldCharType="end"/>
      </w:r>
      <w:r>
        <w:t xml:space="preserve">. </w:t>
      </w:r>
      <w:r w:rsidR="001D18C3">
        <w:t xml:space="preserve">In cases where “winner” neurons are inhibited, a secondary population emerges to assume encoding responsibilities as if </w:t>
      </w:r>
      <w:r w:rsidR="00222E8A">
        <w:t>the would-be winners</w:t>
      </w:r>
      <w:r w:rsidR="001D18C3">
        <w:t xml:space="preserve"> had endogenously </w:t>
      </w:r>
      <w:r w:rsidR="00A9401C">
        <w:t>decreased</w:t>
      </w:r>
      <w:r w:rsidR="001D18C3">
        <w:t xml:space="preserve"> in excitability. </w:t>
      </w:r>
    </w:p>
    <w:p w14:paraId="0A8B875E" w14:textId="77777777" w:rsidR="001A02FD" w:rsidRDefault="001A02FD" w:rsidP="001A02FD">
      <w:pPr>
        <w:pStyle w:val="BUMainText"/>
      </w:pPr>
    </w:p>
    <w:p w14:paraId="3290E1E9" w14:textId="5ACDE311" w:rsidR="005F0D20" w:rsidRDefault="005F0D20" w:rsidP="005F0D20">
      <w:pPr>
        <w:pStyle w:val="Heading3"/>
      </w:pPr>
      <w:bookmarkStart w:id="30" w:name="_Toc536185578"/>
      <w:r>
        <w:t>Hippocampal interactions with the amygdala</w:t>
      </w:r>
      <w:bookmarkEnd w:id="30"/>
    </w:p>
    <w:p w14:paraId="0170D064" w14:textId="30223730"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 xml:space="preserve">(Bliss </w:t>
      </w:r>
      <w:r w:rsidR="00861B5C" w:rsidRPr="00861B5C">
        <w:rPr>
          <w:noProof/>
        </w:rPr>
        <w:lastRenderedPageBreak/>
        <w:t>and Collingridge, 1993; Nabavi et al., 2014; Rogan et al., 1997; Schafe and LeDoux, 2000)</w:t>
      </w:r>
      <w:r w:rsidR="000C62E0">
        <w:fldChar w:fldCharType="end"/>
      </w:r>
      <w:r w:rsidR="000C62E0">
        <w:t xml:space="preserve"> and both utilize specific populations of cells to encod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Conveniently, the reliable 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0F0F8CB6"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B47C9F">
        <w:t xml:space="preserve"> and manipulating this circuit influences emotional memories </w:t>
      </w:r>
      <w:r w:rsidR="00B47C9F">
        <w:fldChar w:fldCharType="begin" w:fldLock="1"/>
      </w:r>
      <w:r w:rsidR="00AA4070">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mendeley":{"formattedCitation":"(Yang et al., 2016)","plainTextFormattedCitation":"(Yang et al., 2016)","previouslyFormattedCitation":"(Yang et al., 2016)"},"properties":{"noteIndex":0},"schema":"https://github.com/citation-style-language/schema/raw/master/csl-citation.json"}</w:instrText>
      </w:r>
      <w:r w:rsidR="00B47C9F">
        <w:fldChar w:fldCharType="separate"/>
      </w:r>
      <w:r w:rsidR="00B47C9F" w:rsidRPr="00B47C9F">
        <w:rPr>
          <w:noProof/>
        </w:rPr>
        <w:t>(Yang et al., 2016)</w:t>
      </w:r>
      <w:r w:rsidR="00B47C9F">
        <w:fldChar w:fldCharType="end"/>
      </w:r>
      <w:r w:rsidR="00B47C9F">
        <w:t xml:space="preserve">. </w:t>
      </w:r>
      <w:r w:rsidR="007C6EC1">
        <w:t xml:space="preserve">Induction of an associative memory in the hippocampus 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Optogenetically manipulating </w:t>
      </w:r>
      <w:r w:rsidR="00D13F69">
        <w:t xml:space="preserve">neural responses to </w:t>
      </w:r>
      <w:r w:rsidR="00206C94">
        <w:t xml:space="preserve">negative or positive </w:t>
      </w:r>
      <w:r w:rsidR="004F3A39">
        <w:t xml:space="preserve">associations is most effective at the level of the hippocampus, but not the amygdala, suggesting that the hippocampus gates </w:t>
      </w:r>
      <w:r w:rsidR="00206C94">
        <w:t>valence information</w:t>
      </w:r>
      <w:r w:rsidR="004F3A39">
        <w:t xml:space="preserve"> to the BLA </w:t>
      </w:r>
      <w:r w:rsidR="004F3A39">
        <w:fldChar w:fldCharType="begin" w:fldLock="1"/>
      </w:r>
      <w:r w:rsidR="007C6EC1">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 xml:space="preserve">Oscillatory patterns in the amygdala and hippocampus also seem to play a role in long-range functional connectivity. </w:t>
      </w:r>
    </w:p>
    <w:p w14:paraId="7F999AAE" w14:textId="0B92FC00" w:rsidR="00F22577" w:rsidRDefault="00A84930" w:rsidP="005F0D20">
      <w:r>
        <w:tab/>
      </w:r>
      <w:r w:rsidR="00B47C9F">
        <w:t>Temporally-restricted a</w:t>
      </w:r>
      <w:r>
        <w:t>mygdalo</w:t>
      </w:r>
      <w:r w:rsidR="007C6EC1">
        <w:t xml:space="preserve">hippocampal communication occurs via oscillatory synchronization between the two regions. </w:t>
      </w:r>
      <w:r>
        <w:t>After fear conditioning, o</w:t>
      </w:r>
      <w:r w:rsidR="008B0291">
        <w:t xml:space="preserve">scillations </w:t>
      </w:r>
      <w:r>
        <w:t xml:space="preserve">in the theta range (4-8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 xml:space="preserve">(Seidenbecher et al., </w:t>
      </w:r>
      <w:r w:rsidRPr="00A84930">
        <w:rPr>
          <w:noProof/>
        </w:rPr>
        <w:lastRenderedPageBreak/>
        <w:t>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it into a resonator 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B4F5C">
        <w:t xml:space="preserve">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1" w:name="_Toc536185579"/>
      <w:r>
        <w:t>Integrating hippocampal literature</w:t>
      </w:r>
      <w:bookmarkEnd w:id="31"/>
    </w:p>
    <w:p w14:paraId="22DA54D9" w14:textId="61CBF418" w:rsidR="00033493" w:rsidRPr="00033493"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r>
        <w:t xml:space="preserve">Along other lines, recent imaging technology has only just enabled </w:t>
      </w:r>
      <w:r>
        <w:lastRenderedPageBreak/>
        <w:t xml:space="preserve">longitudinal recordings of neural activity. H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2" w:name="_Toc536185580"/>
      <w:r>
        <w:lastRenderedPageBreak/>
        <w:t>CHAPTER TWO</w:t>
      </w:r>
      <w:bookmarkStart w:id="33" w:name="_Toc536008428"/>
      <w:bookmarkStart w:id="34" w:name="_Toc536008501"/>
      <w:bookmarkStart w:id="35" w:name="_Toc536008568"/>
      <w:bookmarkStart w:id="36" w:name="_Toc536022342"/>
      <w:bookmarkStart w:id="37" w:name="_Toc536022834"/>
      <w:bookmarkStart w:id="38" w:name="_Toc536185415"/>
      <w:bookmarkEnd w:id="32"/>
      <w:bookmarkEnd w:id="33"/>
      <w:bookmarkEnd w:id="34"/>
      <w:bookmarkEnd w:id="35"/>
      <w:bookmarkEnd w:id="36"/>
      <w:bookmarkEnd w:id="37"/>
      <w:bookmarkEnd w:id="38"/>
    </w:p>
    <w:p w14:paraId="055A80C4" w14:textId="0D1AF4ED" w:rsidR="00AA4070" w:rsidRPr="00AA4070" w:rsidRDefault="00AA4070" w:rsidP="00AA4070">
      <w:pPr>
        <w:pStyle w:val="Heading2"/>
      </w:pPr>
      <w:bookmarkStart w:id="39" w:name="_Toc536185581"/>
      <w:r>
        <w:t>Introduction</w:t>
      </w:r>
      <w:bookmarkEnd w:id="39"/>
    </w:p>
    <w:p w14:paraId="133F8453" w14:textId="19CDDBD2"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861FB">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page":"1090-1101","title":"Hippocampal \"Time Cells\": Time versus Path Integration","type":"article-journal","volume":"78"},"uris":["http://www.mendeley.com/documents/?uuid=4af407cf-453b-410f-814b-4acc9836928f"]}],"mendeley":{"formattedCitation":"(Ezzyat and Davachi, 2014; Fortin et al., 2002; Kraus et al., 2013; MacDonald et al., 2011; Modi et al., 2014; Pastalkova et al., 2008)","manualFormatting":"(Ezzyat and Davachi, 2014; Fortin et al., 2002; Kraus et al., 2013a; MacDonald et al., 2011; Modi et al., 2014; Pastalkova et al., 2008; ","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zzyat and Davachi, 2014; Fortin et al., 2002; Kraus et al., 2013a; MacDonald et al., 2011; Modi et al., 2014; Pastalkova et al., 2008</w:t>
      </w:r>
      <w:r w:rsidR="008F21E7">
        <w:rPr>
          <w:rFonts w:cs="Times New Roman"/>
          <w:noProof/>
        </w:rPr>
        <w:t xml:space="preserve">; </w:t>
      </w:r>
      <w:r w:rsidRPr="00AA4070">
        <w:rPr>
          <w:rFonts w:cs="Times New Roman"/>
        </w:rPr>
        <w:fldChar w:fldCharType="end"/>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861FB">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page":"1090-1101","title":"Hippocampal \"Time Cells\": Time versus Path Integration","type":"article-journal","volume":"78"},"uris":["http://www.mendeley.com/documents/?uuid=4af407cf-453b-410f-814b-4acc9836928f"]}],"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CA4939" w:rsidRPr="00CA4939">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40" w:name="_Toc536185582"/>
      <w:r>
        <w:lastRenderedPageBreak/>
        <w:t>Methods</w:t>
      </w:r>
      <w:bookmarkEnd w:id="40"/>
    </w:p>
    <w:p w14:paraId="1002683D" w14:textId="2296AF1F" w:rsidR="00301A99" w:rsidRPr="00301A99" w:rsidRDefault="00301A99" w:rsidP="00301A99">
      <w:pPr>
        <w:pStyle w:val="Heading3"/>
      </w:pPr>
      <w:bookmarkStart w:id="41" w:name="_Toc536185583"/>
      <w:r w:rsidRPr="00301A99">
        <w:t>Animal Subjects</w:t>
      </w:r>
      <w:bookmarkEnd w:id="41"/>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2" w:name="_Toc536185584"/>
      <w:r w:rsidRPr="00301A99">
        <w:t>Viral Constructs</w:t>
      </w:r>
      <w:bookmarkEnd w:id="42"/>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3" w:name="_Toc536185585"/>
      <w:r w:rsidRPr="00301A99">
        <w:t>Stereotactic Surgeries</w:t>
      </w:r>
      <w:bookmarkEnd w:id="43"/>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4" w:name="OLE_LINK39"/>
      <w:bookmarkStart w:id="45" w:name="OLE_LINK40"/>
      <w:r w:rsidRPr="00301A99">
        <w:t xml:space="preserve">Flow-It ALC Flowable Composite </w:t>
      </w:r>
      <w:bookmarkEnd w:id="44"/>
      <w:bookmarkEnd w:id="45"/>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6" w:name="_Toc536185586"/>
      <w:r w:rsidRPr="00301A99">
        <w:t>Treadmill Running Behavior</w:t>
      </w:r>
      <w:bookmarkEnd w:id="46"/>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7" w:name="_Toc536185587"/>
      <w:r w:rsidRPr="00301A99">
        <w:t>Freely-Moving Calcium Imaging and Mouse Tracking</w:t>
      </w:r>
      <w:bookmarkEnd w:id="47"/>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17D24002"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8" w:name="_Toc536185588"/>
      <w:r w:rsidRPr="00301A99">
        <w:t xml:space="preserve">Histology and </w:t>
      </w:r>
      <w:bookmarkStart w:id="49" w:name="OLE_LINK48"/>
      <w:bookmarkStart w:id="50" w:name="OLE_LINK49"/>
      <w:r w:rsidRPr="00301A99">
        <w:t xml:space="preserve">Epifluorescent </w:t>
      </w:r>
      <w:bookmarkEnd w:id="49"/>
      <w:bookmarkEnd w:id="50"/>
      <w:r w:rsidRPr="00301A99">
        <w:t>Microscopy</w:t>
      </w:r>
      <w:bookmarkEnd w:id="48"/>
    </w:p>
    <w:p w14:paraId="56A4918D" w14:textId="77777777" w:rsidR="00301A99" w:rsidRDefault="00301A99" w:rsidP="00301A99">
      <w:r w:rsidRPr="00301A99">
        <w:rPr>
          <w:b/>
        </w:rPr>
        <w:tab/>
      </w:r>
      <w:r w:rsidRPr="00301A99">
        <w:t xml:space="preserve">After data collection, mice were perfused transcardially with </w:t>
      </w:r>
      <w:bookmarkStart w:id="51" w:name="OLE_LINK55"/>
      <w:bookmarkStart w:id="52" w:name="OLE_LINK56"/>
      <w:r w:rsidRPr="00301A99">
        <w:t>10% phosphate buffered formalin</w:t>
      </w:r>
      <w:bookmarkEnd w:id="51"/>
      <w:bookmarkEnd w:id="52"/>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3" w:name="_Toc536185589"/>
      <w:r w:rsidRPr="00B953FA">
        <w:t>Time Cell Selection</w:t>
      </w:r>
      <w:bookmarkEnd w:id="53"/>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4" w:name="OLE_LINK20"/>
              <w:bookmarkStart w:id="55" w:name="OLE_LINK21"/>
              <w:bookmarkStart w:id="56" w:name="OLE_LINK22"/>
              <w:bookmarkStart w:id="57" w:name="OLE_LINK23"/>
              <w:bookmarkStart w:id="58"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4"/>
              <w:bookmarkEnd w:id="55"/>
              <w:bookmarkEnd w:id="56"/>
              <w:bookmarkEnd w:id="57"/>
              <w:bookmarkEnd w:id="58"/>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9" w:name="OLE_LINK28"/>
      <w:bookmarkStart w:id="60" w:name="OLE_LINK29"/>
      <w:r w:rsidRPr="00B953FA">
        <w:t>λ</w:t>
      </w:r>
      <w:bookmarkEnd w:id="59"/>
      <w:bookmarkEnd w:id="60"/>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61" w:name="OLE_LINK30"/>
      <w:bookmarkStart w:id="62" w:name="OLE_LINK31"/>
      <w:bookmarkStart w:id="63" w:name="OLE_LINK32"/>
      <w:r w:rsidRPr="00B953FA">
        <w:t>.</w:t>
      </w:r>
      <w:bookmarkEnd w:id="61"/>
      <w:bookmarkEnd w:id="62"/>
      <w:bookmarkEnd w:id="63"/>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4" w:name="_Toc536185590"/>
      <w:r w:rsidRPr="005876B0">
        <w:t>Within-Session Trial Bias Score</w:t>
      </w:r>
      <w:bookmarkEnd w:id="64"/>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5" w:name="_Toc536185591"/>
      <w:r w:rsidRPr="005876B0">
        <w:t>Population Correlations</w:t>
      </w:r>
      <w:bookmarkEnd w:id="65"/>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6" w:name="_Toc536185592"/>
      <w:r w:rsidRPr="005876B0">
        <w:t>Naïve Bayes Classifiers</w:t>
      </w:r>
      <w:bookmarkEnd w:id="66"/>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7" w:name="_Toc536185593"/>
      <w:r w:rsidRPr="005876B0">
        <w:t>Statistical Tests</w:t>
      </w:r>
      <w:bookmarkEnd w:id="67"/>
    </w:p>
    <w:p w14:paraId="709B4712" w14:textId="6ADF47E0" w:rsidR="00301A99" w:rsidRDefault="005876B0" w:rsidP="006E4994">
      <w:r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8" w:name="_Toc536185594"/>
      <w:r>
        <w:lastRenderedPageBreak/>
        <w:t>Results</w:t>
      </w:r>
      <w:bookmarkEnd w:id="68"/>
    </w:p>
    <w:p w14:paraId="370D0888" w14:textId="79ACB922" w:rsidR="006E4994" w:rsidRDefault="006E4994" w:rsidP="006E4994">
      <w:pPr>
        <w:pStyle w:val="Heading3"/>
      </w:pPr>
      <w:bookmarkStart w:id="69" w:name="_Toc536185595"/>
      <w:r>
        <w:t>Behavioral Task and Epifluorescence Imaging of Calcium Transients</w:t>
      </w:r>
      <w:bookmarkEnd w:id="69"/>
    </w:p>
    <w:p w14:paraId="1B8253BD" w14:textId="5D339087"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861FB">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page":"1090-1101","title":"Hippocampal \"Time Cells\": Time versus Path Integration","type":"article-journal","volume":"78"},"uris":["http://www.mendeley.com/documents/?uuid=4af407cf-453b-410f-814b-4acc9836928f"]}],"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CA4939" w:rsidRPr="00CA4939">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Figure 1A</w:t>
      </w:r>
      <w:r w:rsidRPr="006E4994">
        <w:t>). Thus, a “trial” in this study refers to a 10 s treadmill running interval. We virally transfected dorsal CA1 neurons with the calcium indicator GCaMP6f using a synapsin promoter (</w:t>
      </w:r>
      <w:r w:rsidRPr="006E4994">
        <w:rPr>
          <w:b/>
        </w:rPr>
        <w:t>Figure S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Figure 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Figure 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1C</w:t>
      </w:r>
      <w:r w:rsidRPr="006E4994">
        <w:t>). As described in previous literature, these cells reliably fire during specific moments relative to the start of the treadmill run (</w:t>
      </w:r>
      <w:r w:rsidRPr="006E4994">
        <w:rPr>
          <w:b/>
        </w:rPr>
        <w:t>Figure 1D,E</w:t>
      </w:r>
      <w:r w:rsidRPr="006E4994">
        <w:t>) and span the entirety of the 10 s delay (</w:t>
      </w:r>
      <w:r w:rsidRPr="006E4994">
        <w:rPr>
          <w:b/>
        </w:rPr>
        <w:t>Figure 1F</w:t>
      </w:r>
      <w:r w:rsidRPr="006E4994">
        <w:t xml:space="preserve">). Similar to observations in previous studies </w:t>
      </w:r>
      <w:r w:rsidRPr="006E4994">
        <w:fldChar w:fldCharType="begin" w:fldLock="1"/>
      </w:r>
      <w:r w:rsidR="008861F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page":"1090-1101","title":"Hippocampal \"Time Cells\": Time versus Path Integration","type":"article-journal","volume":"78"},"uris":["http://www.mendeley.com/documents/?uuid=4af407cf-453b-410f-814b-4acc9836928f"]}],"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CA4939" w:rsidRPr="00CA4939">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70" w:name="_Toc536185596"/>
      <w:r>
        <w:t>Reconstructing Temporal Information from Ordered Neuronal Firing</w:t>
      </w:r>
      <w:bookmarkEnd w:id="70"/>
    </w:p>
    <w:p w14:paraId="50BFABF1" w14:textId="01F0B397"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Figure 2A</w:t>
      </w:r>
      <w:r w:rsidRPr="006E4994">
        <w:t>) and over all sessions (</w:t>
      </w:r>
      <w:r w:rsidRPr="006E4994">
        <w:rPr>
          <w:b/>
        </w:rPr>
        <w:t>Figure 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Pr="006E4994">
        <w:rPr>
          <w:b/>
        </w:rPr>
        <w:t>Figure 2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Figure 2C,D</w:t>
      </w:r>
      <w:r w:rsidRPr="006E4994">
        <w:t>). This effect was extremely robust, and even a small percentage of cells contributed to encoding temporal information (</w:t>
      </w:r>
      <w:r w:rsidRPr="006E4994">
        <w:rPr>
          <w:b/>
        </w:rPr>
        <w:t>Figure S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1" w:name="_Toc536185597"/>
      <w:r>
        <w:t>Evolution of Time Cell Sequences on the Scale of Minutes</w:t>
      </w:r>
      <w:bookmarkEnd w:id="71"/>
    </w:p>
    <w:p w14:paraId="1FC65FFF" w14:textId="6FDA39EA"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2" w:name="OLE_LINK17"/>
      <w:bookmarkStart w:id="73" w:name="OLE_LINK18"/>
      <w:bookmarkStart w:id="74" w:name="OLE_LINK19"/>
      <w:r w:rsidRPr="006E2631">
        <w:t>±</w:t>
      </w:r>
      <w:bookmarkEnd w:id="72"/>
      <w:bookmarkEnd w:id="73"/>
      <w:bookmarkEnd w:id="74"/>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Figure 3A</w:t>
      </w:r>
      <w:r w:rsidRPr="006E2631">
        <w:t>) or later in the session (</w:t>
      </w:r>
      <w:r w:rsidRPr="006E2631">
        <w:rPr>
          <w:i/>
        </w:rPr>
        <w:t>n</w:t>
      </w:r>
      <w:r w:rsidRPr="006E2631">
        <w:t xml:space="preserve"> = 167, 15.0% of the time cell population, e.g., </w:t>
      </w:r>
      <w:r w:rsidRPr="006E2631">
        <w:rPr>
          <w:b/>
        </w:rPr>
        <w:t>Figure 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4A</w:t>
      </w:r>
      <w:r w:rsidRPr="006E2631">
        <w:t>) and same for late-cells at early timepoints (</w:t>
      </w:r>
      <w:r w:rsidRPr="006E2631">
        <w:rPr>
          <w:b/>
        </w:rPr>
        <w:t>Figure S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09BFFD2C"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Figure 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Figure 3D,E</w:t>
      </w:r>
      <w:r w:rsidRPr="006E2631">
        <w:t>). The time cells participating in the sequence also changed as a function of time (</w:t>
      </w:r>
      <w:r w:rsidRPr="006E2631">
        <w:rPr>
          <w:b/>
        </w:rPr>
        <w:t>Figure S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Figure 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5" w:name="_Toc536185598"/>
      <w:r>
        <w:t>Longitudinal Tracking of Time Cell Sequences</w:t>
      </w:r>
      <w:bookmarkEnd w:id="75"/>
    </w:p>
    <w:p w14:paraId="03E6AC8A" w14:textId="18E67C53"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4A; </w:t>
      </w:r>
      <w:r w:rsidRPr="00AD34AA">
        <w:t>see also</w:t>
      </w:r>
      <w:r w:rsidRPr="00AD34AA">
        <w:rPr>
          <w:b/>
        </w:rPr>
        <w:t xml:space="preserve"> Figure S5A-D</w:t>
      </w:r>
      <w:r w:rsidRPr="00AD34AA">
        <w:t xml:space="preserve">). Then neuronal regions of interest (ROIs) on one day were matched to the closest ROI on another day based on distance between ROI centroids (all matches &lt; 3.3 microns away; </w:t>
      </w:r>
      <w:r w:rsidRPr="00AD34AA">
        <w:rPr>
          <w:b/>
        </w:rPr>
        <w:t>Figure 4B</w:t>
      </w:r>
      <w:r w:rsidRPr="00AD34AA">
        <w:t>). After determining which cells were the same across days, we were able to visualize time cell ensembles over the duration of the experiment (</w:t>
      </w:r>
      <w:r w:rsidRPr="00AD34AA">
        <w:rPr>
          <w:b/>
        </w:rPr>
        <w:t>Figure 4C</w:t>
      </w:r>
      <w:r w:rsidRPr="00AD34AA">
        <w:t>). Although a different subset of the CA1 population encoded relative time on the scale of 10 s each day (</w:t>
      </w:r>
      <w:r w:rsidRPr="00AD34AA">
        <w:rPr>
          <w:b/>
        </w:rPr>
        <w:t>Figure 4D</w:t>
      </w:r>
      <w:r w:rsidRPr="00AD34AA">
        <w:t>), there was substantial overlap in time cells on one day compared to time cells up to three days later (</w:t>
      </w:r>
      <w:r w:rsidRPr="00AD34AA">
        <w:rPr>
          <w:b/>
        </w:rPr>
        <w:t>Figure 4E</w:t>
      </w:r>
      <w:r w:rsidRPr="00AD34AA">
        <w:t>). This overlap was significantly different from chance as calculated by ensemble overlap when random cells were drawn from the population instead (</w:t>
      </w:r>
      <w:bookmarkStart w:id="76" w:name="OLE_LINK1"/>
      <w:bookmarkStart w:id="77"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6"/>
      <w:bookmarkEnd w:id="77"/>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Figure 4F</w:t>
      </w:r>
      <w:r w:rsidRPr="00AD34AA">
        <w:t>). This was true even the classifier was trained using data from three days prior (chance calculated by performance trained on data with shuffled cell identity</w:t>
      </w:r>
      <w:bookmarkStart w:id="78" w:name="OLE_LINK3"/>
      <w:bookmarkStart w:id="79" w:name="OLE_LINK4"/>
      <w:r w:rsidRPr="00AD34AA">
        <w:t xml:space="preserve">; </w:t>
      </w:r>
      <w:bookmarkStart w:id="80" w:name="OLE_LINK5"/>
      <w:bookmarkStart w:id="81"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80"/>
      <w:bookmarkEnd w:id="81"/>
      <w:r w:rsidRPr="00AD34AA">
        <w:t xml:space="preserve">; </w:t>
      </w:r>
      <w:bookmarkEnd w:id="78"/>
      <w:bookmarkEnd w:id="79"/>
      <w:r w:rsidRPr="00AD34AA">
        <w:t xml:space="preserve">post-hoc Tukey HSD test, </w:t>
      </w:r>
      <w:r w:rsidRPr="00AD34AA">
        <w:rPr>
          <w:i/>
        </w:rPr>
        <w:t xml:space="preserve">p </w:t>
      </w:r>
      <w:r w:rsidRPr="00AD34AA">
        <w:t xml:space="preserve">&lt; 0.001; </w:t>
      </w:r>
      <w:r w:rsidRPr="00AD34AA">
        <w:rPr>
          <w:b/>
        </w:rPr>
        <w:t>Figure 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2" w:name="_Toc536185599"/>
      <w:r>
        <w:lastRenderedPageBreak/>
        <w:t>Evolution of Time Cell Sequences on the Scale of Days</w:t>
      </w:r>
      <w:bookmarkEnd w:id="82"/>
    </w:p>
    <w:p w14:paraId="06F68097" w14:textId="582BB6D8"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Figure 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Figure 1</w:t>
      </w:r>
      <w:r w:rsidRPr="00AD34AA">
        <w:t xml:space="preserve">; </w:t>
      </w:r>
      <w:r w:rsidRPr="00AD34AA">
        <w:rPr>
          <w:b/>
        </w:rPr>
        <w:t>Figure 5A</w:t>
      </w:r>
      <w:r w:rsidRPr="00AD34AA">
        <w:t xml:space="preserve">, center) or entering (i.e., had no significant temporal receptive field on one day but gained one on the next; </w:t>
      </w:r>
      <w:r w:rsidRPr="00AD34AA">
        <w:rPr>
          <w:b/>
        </w:rPr>
        <w:t>Figure 5A</w:t>
      </w:r>
      <w:r w:rsidRPr="00AD34AA">
        <w:t xml:space="preserve">, right) respectively. A modest percentage (12.5% ± 2.5%) of time cells were stable throughout the entire 4-day experiment, while most either entered (35.3% ± 4.5%) or exited the ensemble (44.7% ± 2.2%; </w:t>
      </w:r>
      <w:r w:rsidRPr="00AD34AA">
        <w:rPr>
          <w:b/>
        </w:rPr>
        <w:t>Figure 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5C</w:t>
      </w:r>
      <w:r w:rsidRPr="00AD34AA">
        <w:t>) and virtually no change in ROI movement or orientation across days (</w:t>
      </w:r>
      <w:r w:rsidRPr="00AD34AA">
        <w:rPr>
          <w:b/>
        </w:rPr>
        <w:t>Figure S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compared them to stable cells. ROI displacements of entering and exiting cells were indistinguishable from those </w:t>
      </w:r>
      <w:r w:rsidRPr="00AD34AA">
        <w:lastRenderedPageBreak/>
        <w:t>of stable cells, discrediting the possibility that our registration threshold allowed inaccurate matching of different cells across days (</w:t>
      </w:r>
      <w:r w:rsidRPr="00AD34AA">
        <w:rPr>
          <w:b/>
        </w:rPr>
        <w:t>Figure S5E</w:t>
      </w:r>
      <w:r w:rsidRPr="00AD34AA">
        <w:t>). Interestingly, we also found time cells with higher temporal information were more likely to be stable over two consecutive days (</w:t>
      </w:r>
      <w:r w:rsidRPr="00AD34AA">
        <w:rPr>
          <w:b/>
        </w:rPr>
        <w:t>Figure S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Figure 5B</w:t>
      </w:r>
      <w:r w:rsidRPr="00AD34AA">
        <w:t>) while simultaneously, a reliable time signal persisted (</w:t>
      </w:r>
      <w:r w:rsidRPr="00AD34AA">
        <w:rPr>
          <w:b/>
        </w:rPr>
        <w:t>Figure 4G</w:t>
      </w:r>
      <w:r w:rsidRPr="00AD34AA">
        <w:t xml:space="preserve">). This population drift was quantified by correlating fluorescence traces in the same manner as in </w:t>
      </w:r>
      <w:r w:rsidRPr="00AD34AA">
        <w:rPr>
          <w:b/>
        </w:rPr>
        <w:t>Figure 3C</w:t>
      </w:r>
      <w:r w:rsidRPr="00AD34AA">
        <w:t xml:space="preserve"> then averaging across trials to calculate the overall level of difference between pairs of days (</w:t>
      </w:r>
      <w:r w:rsidRPr="00AD34AA">
        <w:rPr>
          <w:b/>
        </w:rPr>
        <w:t>Figure 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Figure 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Figure 5F</w:t>
      </w:r>
      <w:r w:rsidRPr="00AD34AA">
        <w:t xml:space="preserve">). These results imply that temporal information on the order of days can be derived from 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3" w:name="_Toc536185600"/>
      <w:r>
        <w:lastRenderedPageBreak/>
        <w:t>Discussion</w:t>
      </w:r>
      <w:bookmarkEnd w:id="83"/>
    </w:p>
    <w:p w14:paraId="2136846A" w14:textId="052A753C"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Figure 1</w:t>
      </w:r>
      <w:r w:rsidRPr="00220B3B">
        <w:t>). There was sufficient temporal information contained in those sequences for a Bayesian classifier to faithfully decode elapsed time (</w:t>
      </w:r>
      <w:r w:rsidRPr="00220B3B">
        <w:rPr>
          <w:b/>
        </w:rPr>
        <w:t>Figure 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Figure 4</w:t>
      </w:r>
      <w:r w:rsidRPr="00220B3B">
        <w:t>). Despite stability in its overall temporal structure, the time cell ensemble systematically varied with the passage of minutes (</w:t>
      </w:r>
      <w:r w:rsidRPr="00220B3B">
        <w:rPr>
          <w:b/>
        </w:rPr>
        <w:t>Figure 3</w:t>
      </w:r>
      <w:r w:rsidRPr="00220B3B">
        <w:t>) and days (</w:t>
      </w:r>
      <w:r w:rsidRPr="00220B3B">
        <w:rPr>
          <w:b/>
        </w:rPr>
        <w:t>Figure 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4" w:name="_Toc536185601"/>
      <w:r>
        <w:t>Robustness of Sequential Firing over Days</w:t>
      </w:r>
      <w:bookmarkEnd w:id="84"/>
    </w:p>
    <w:p w14:paraId="6F42D54A" w14:textId="2BFD5AAE" w:rsidR="00220B3B" w:rsidRPr="00220B3B" w:rsidRDefault="00220B3B" w:rsidP="00220B3B">
      <w:bookmarkStart w:id="85" w:name="OLE_LINK14"/>
      <w:bookmarkStart w:id="86" w:name="OLE_LINK15"/>
      <w:bookmarkStart w:id="87" w:name="OLE_LINK16"/>
      <w:r>
        <w:tab/>
      </w:r>
      <w:r w:rsidRPr="00220B3B">
        <w:t xml:space="preserve">A key finding of this study was that of a heterogeneous population of CA1 neurons that displayed diverse stability patterns over days. While some cells retained stable temporal receptive fields throughout the experiment, others gradually acquired and lost firing fields. Our observations that a time cell can change its temporal receptive field while not completely disrupting the downstream sequence reveals flexibility in the CA1 </w:t>
      </w:r>
      <w:r w:rsidRPr="00220B3B">
        <w:lastRenderedPageBreak/>
        <w:t xml:space="preserve">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5"/>
      <w:bookmarkEnd w:id="86"/>
      <w:bookmarkEnd w:id="87"/>
    </w:p>
    <w:p w14:paraId="02705887" w14:textId="77777777" w:rsidR="00220B3B" w:rsidRDefault="00220B3B" w:rsidP="00220B3B"/>
    <w:p w14:paraId="133DD28A" w14:textId="55A98CE8" w:rsidR="00220B3B" w:rsidRDefault="00220B3B" w:rsidP="00220B3B">
      <w:pPr>
        <w:pStyle w:val="Heading3"/>
      </w:pPr>
      <w:bookmarkStart w:id="88" w:name="_Toc536185602"/>
      <w:r>
        <w:t>Advantages of Neural Instability in an Unstable World: Drift as a Mechanism for Timestamping Events</w:t>
      </w:r>
      <w:bookmarkEnd w:id="88"/>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 xml:space="preserve">(Kentros et al., 1998; Thompson and </w:t>
      </w:r>
      <w:r w:rsidR="00E72655" w:rsidRPr="00E72655">
        <w:rPr>
          <w:noProof/>
        </w:rPr>
        <w:lastRenderedPageBreak/>
        <w:t>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t>
      </w:r>
      <w:r w:rsidRPr="00220B3B">
        <w:lastRenderedPageBreak/>
        <w:t xml:space="preserve">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38FDC97E" w:rsidR="00220B3B" w:rsidRPr="00220B3B" w:rsidRDefault="00220B3B" w:rsidP="00220B3B">
      <w:bookmarkStart w:id="89" w:name="OLE_LINK37"/>
      <w:bookmarkStart w:id="90" w:name="OLE_LINK38"/>
      <w:bookmarkStart w:id="91" w:name="OLE_LINK41"/>
      <w:bookmarkStart w:id="92" w:name="OLE_LINK42"/>
      <w:r>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w:t>
      </w:r>
      <w:r w:rsidRPr="00220B3B">
        <w:lastRenderedPageBreak/>
        <w:t xml:space="preserve">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A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9"/>
    <w:bookmarkEnd w:id="90"/>
    <w:bookmarkEnd w:id="91"/>
    <w:bookmarkEnd w:id="92"/>
    <w:p w14:paraId="45C2B14E" w14:textId="77777777" w:rsidR="00220B3B" w:rsidRDefault="00220B3B" w:rsidP="00220B3B"/>
    <w:p w14:paraId="03D8BA0C" w14:textId="57A76881" w:rsidR="00220B3B" w:rsidRDefault="00220B3B" w:rsidP="00220B3B">
      <w:pPr>
        <w:pStyle w:val="Heading3"/>
      </w:pPr>
      <w:bookmarkStart w:id="93" w:name="_Toc536185603"/>
      <w:r>
        <w:t>A Unified Framework of Event Sequence Coding in Hippocampus over Long Timescales</w:t>
      </w:r>
      <w:bookmarkEnd w:id="93"/>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neurons that simultaneously reflects temporal information about microtime within a 10 s delay interval and much longer timescales of minutes and even days (macrotime). This framework could potentially allow events occurring in sequence (including episodic </w:t>
      </w:r>
      <w:r w:rsidRPr="00220B3B">
        <w:lastRenderedPageBreak/>
        <w:t xml:space="preserve">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4" w:name="_Toc536185604"/>
      <w:r w:rsidRPr="00220B3B">
        <w:t>Formation of Schemata via Integration of Experiences across Macrotime</w:t>
      </w:r>
      <w:bookmarkEnd w:id="94"/>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t>
      </w:r>
      <w:r w:rsidRPr="00220B3B">
        <w:lastRenderedPageBreak/>
        <w:t xml:space="preserve">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5" w:name="_Toc536185605"/>
      <w:r w:rsidRPr="00220B3B">
        <w:t>Outstanding Questions in Long-Term Sequence Representations</w:t>
      </w:r>
      <w:bookmarkEnd w:id="95"/>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45AFB380" w14:textId="18EAE0BE" w:rsidR="00334C88" w:rsidRDefault="00334C88" w:rsidP="00E60BD2">
      <w:pPr>
        <w:pStyle w:val="BUFigureCaption"/>
      </w:pPr>
      <w:bookmarkStart w:id="96" w:name="_Toc410040887"/>
      <w:r w:rsidRPr="005948DD">
        <w:lastRenderedPageBreak/>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Pr>
          <w:noProof/>
        </w:rPr>
        <w:t>1</w:t>
      </w:r>
      <w:r w:rsidR="00E76B5C">
        <w:rPr>
          <w:noProof/>
        </w:rPr>
        <w:fldChar w:fldCharType="end"/>
      </w:r>
      <w:r w:rsidRPr="005948DD">
        <w:t>. Sequentially-activated time cells were observed using calcium imaging.</w:t>
      </w:r>
      <w:bookmarkEnd w:id="96"/>
      <w:r w:rsidRPr="005948DD">
        <w:t xml:space="preserve"> </w:t>
      </w:r>
    </w:p>
    <w:p w14:paraId="41D04FE1" w14:textId="7BE2179D" w:rsidR="00220B3B" w:rsidRDefault="005948DD" w:rsidP="00220B3B">
      <w:r w:rsidRPr="005948DD">
        <w:rPr>
          <w:noProof/>
          <w:lang w:eastAsia="ko-KR"/>
        </w:rPr>
        <w:drawing>
          <wp:inline distT="0" distB="0" distL="0" distR="0" wp14:anchorId="73E148F5" wp14:editId="575B7DFE">
            <wp:extent cx="5478251" cy="6886575"/>
            <wp:effectExtent l="0" t="0" r="8255" b="0"/>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6387"/>
                    <a:stretch/>
                  </pic:blipFill>
                  <pic:spPr bwMode="auto">
                    <a:xfrm>
                      <a:off x="0" y="0"/>
                      <a:ext cx="5490839" cy="690239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7"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3A044A">
        <w:rPr>
          <w:noProof/>
        </w:rPr>
        <w:t>2</w:t>
      </w:r>
      <w:r w:rsidR="00E76B5C">
        <w:rPr>
          <w:noProof/>
        </w:rPr>
        <w:fldChar w:fldCharType="end"/>
      </w:r>
      <w:r w:rsidR="003A044A">
        <w:t>.2</w:t>
      </w:r>
      <w:r w:rsidR="003A044A" w:rsidRPr="00C0608A">
        <w:t>. Time cell sequences contained information about relative time on the scale of seconds.</w:t>
      </w:r>
      <w:bookmarkEnd w:id="97"/>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lang w:eastAsia="ko-KR"/>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8"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Pr>
          <w:noProof/>
        </w:rPr>
        <w:t>3</w:t>
      </w:r>
      <w:r w:rsidR="00E76B5C">
        <w:rPr>
          <w:noProof/>
        </w:rPr>
        <w:fldChar w:fldCharType="end"/>
      </w:r>
      <w:r w:rsidRPr="00EA502D">
        <w:t>. Time cells encoded information about elapsed time on the scale of minutes.</w:t>
      </w:r>
      <w:bookmarkEnd w:id="98"/>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lang w:eastAsia="ko-KR"/>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9"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4</w:t>
      </w:r>
      <w:r w:rsidR="00E76B5C">
        <w:rPr>
          <w:noProof/>
        </w:rPr>
        <w:fldChar w:fldCharType="end"/>
      </w:r>
      <w:r w:rsidRPr="00272228">
        <w:t>. Time cell sequences were stably recorded over days.</w:t>
      </w:r>
      <w:bookmarkEnd w:id="99"/>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lang w:eastAsia="ko-KR"/>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100"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5</w:t>
      </w:r>
      <w:r w:rsidR="00E76B5C">
        <w:rPr>
          <w:noProof/>
        </w:rPr>
        <w:fldChar w:fldCharType="end"/>
      </w:r>
      <w:r w:rsidRPr="00912332">
        <w:t>. Time cell sequences carried information about relative time on the scale of days.</w:t>
      </w:r>
      <w:bookmarkEnd w:id="100"/>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lang w:eastAsia="ko-KR"/>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1" w:name="OLE_LINK9"/>
      <w:bookmarkStart w:id="102" w:name="OLE_LINK10"/>
      <w:r w:rsidRPr="00912332">
        <w:t>Data are represented as means ± S.E.M.</w:t>
      </w:r>
      <w:bookmarkEnd w:id="101"/>
      <w:bookmarkEnd w:id="102"/>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3"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3"/>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lang w:eastAsia="ko-KR"/>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4" w:name="_Toc410040893"/>
      <w:r w:rsidRPr="005B6101">
        <w:lastRenderedPageBreak/>
        <w:t>Figure S2.</w:t>
      </w:r>
      <w:r>
        <w:t>2.</w:t>
      </w:r>
      <w:r w:rsidRPr="005B6101">
        <w:t xml:space="preserve"> Example time cell with place co-occurring place field. Related to Figure </w:t>
      </w:r>
      <w:r>
        <w:t>2.</w:t>
      </w:r>
      <w:r w:rsidRPr="005B6101">
        <w:t>1.</w:t>
      </w:r>
      <w:bookmarkEnd w:id="104"/>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lang w:eastAsia="ko-KR"/>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5" w:name="_Toc410040894"/>
      <w:r w:rsidRPr="005B6101">
        <w:lastRenderedPageBreak/>
        <w:t>Figure S</w:t>
      </w:r>
      <w:r>
        <w:t>2.</w:t>
      </w:r>
      <w:r w:rsidRPr="005B6101">
        <w:t>3. Classifier dependence on cell count in training set. Related to Figure 2.</w:t>
      </w:r>
      <w:r>
        <w:t>2.</w:t>
      </w:r>
      <w:bookmarkEnd w:id="105"/>
      <w:r w:rsidRPr="005B6101">
        <w:t xml:space="preserve"> </w:t>
      </w:r>
    </w:p>
    <w:p w14:paraId="50DF88C5" w14:textId="2AF2C6E9" w:rsidR="005B6101" w:rsidRPr="00220B3B" w:rsidRDefault="005B6101" w:rsidP="00220B3B">
      <w:r>
        <w:rPr>
          <w:noProof/>
          <w:lang w:eastAsia="ko-KR"/>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3">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6" w:name="_Hlk508355810"/>
      <w:bookmarkStart w:id="107" w:name="OLE_LINK43"/>
      <w:bookmarkStart w:id="108" w:name="OLE_LINK44"/>
      <w:bookmarkStart w:id="109" w:name="_Hlk508355812"/>
      <w:r w:rsidRPr="005B6101">
        <w:t xml:space="preserve">means </w:t>
      </w:r>
      <w:bookmarkStart w:id="110" w:name="OLE_LINK45"/>
      <w:bookmarkStart w:id="111" w:name="OLE_LINK46"/>
      <w:bookmarkStart w:id="112" w:name="OLE_LINK47"/>
      <w:r w:rsidRPr="005B6101">
        <w:t>± S.E.M.</w:t>
      </w:r>
      <w:bookmarkEnd w:id="106"/>
      <w:bookmarkEnd w:id="107"/>
      <w:bookmarkEnd w:id="108"/>
      <w:bookmarkEnd w:id="109"/>
      <w:bookmarkEnd w:id="110"/>
      <w:bookmarkEnd w:id="111"/>
      <w:bookmarkEnd w:id="112"/>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3" w:name="_Toc410040895"/>
      <w:r w:rsidRPr="00845D11">
        <w:lastRenderedPageBreak/>
        <w:t>Figure S</w:t>
      </w:r>
      <w:r>
        <w:t>2.</w:t>
      </w:r>
      <w:r w:rsidRPr="00845D11">
        <w:t xml:space="preserve">4. Distribution of within-session trial bias scores. Related to Figure </w:t>
      </w:r>
      <w:r>
        <w:t>2.</w:t>
      </w:r>
      <w:r w:rsidRPr="00845D11">
        <w:t>3.</w:t>
      </w:r>
      <w:bookmarkEnd w:id="113"/>
    </w:p>
    <w:p w14:paraId="69B22593" w14:textId="1CC87B46" w:rsidR="005B6101" w:rsidRDefault="00845D11" w:rsidP="00220B3B">
      <w:r>
        <w:rPr>
          <w:noProof/>
          <w:lang w:eastAsia="ko-KR"/>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4">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4"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4"/>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lang w:eastAsia="ko-KR"/>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5" w:name="_Toc536185606"/>
      <w:r>
        <w:lastRenderedPageBreak/>
        <w:t>CHAPTER THREE</w:t>
      </w:r>
      <w:bookmarkStart w:id="116" w:name="_Toc536022369"/>
      <w:bookmarkStart w:id="117" w:name="_Toc536022861"/>
      <w:bookmarkEnd w:id="115"/>
      <w:bookmarkEnd w:id="116"/>
      <w:bookmarkEnd w:id="117"/>
    </w:p>
    <w:p w14:paraId="5FB3D7F6" w14:textId="0E76D89E" w:rsidR="0044199E" w:rsidRDefault="0044199E" w:rsidP="00A42588">
      <w:pPr>
        <w:pStyle w:val="Heading2"/>
      </w:pPr>
      <w:bookmarkStart w:id="118" w:name="_Toc536185607"/>
      <w:r>
        <w:t>Introduction</w:t>
      </w:r>
      <w:bookmarkEnd w:id="118"/>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9" w:name="_Toc536185608"/>
      <w:r>
        <w:t>Methods</w:t>
      </w:r>
      <w:bookmarkEnd w:id="119"/>
    </w:p>
    <w:p w14:paraId="17282988" w14:textId="27211D98" w:rsidR="00E55496" w:rsidRPr="00E55496" w:rsidRDefault="00E55496" w:rsidP="00425644">
      <w:pPr>
        <w:pStyle w:val="Heading3"/>
      </w:pPr>
      <w:bookmarkStart w:id="120" w:name="_Toc536185609"/>
      <w:r w:rsidRPr="00E55496">
        <w:t>Subjects</w:t>
      </w:r>
      <w:bookmarkEnd w:id="120"/>
    </w:p>
    <w:p w14:paraId="7ACDF90E" w14:textId="61302FED" w:rsidR="00E55496" w:rsidRPr="00E55496" w:rsidRDefault="00425644" w:rsidP="00E55496">
      <w:r>
        <w:tab/>
      </w:r>
      <w:r w:rsidR="00E55496" w:rsidRPr="00E55496">
        <w:t xml:space="preserve">Wildtype male C57BL/6 mice (6-8 weeks of age; Charles River Labs) were housed in groups of 4-5 mice per cage. The animal facilities (vivarium and behavioral testing rooms) were maintained on a 12:12-hour light cycle (lights on at 0700). Mice were placed on a diet containing 40 mg/kg doxycycline (Dox) for a minimum of two days before receiving surgery with access to food and water </w:t>
      </w:r>
      <w:r w:rsidR="00E55496" w:rsidRPr="00E55496">
        <w:rPr>
          <w:i/>
        </w:rPr>
        <w:t>ad libitum</w:t>
      </w:r>
      <w:r w:rsidR="00E55496" w:rsidRPr="00E55496">
        <w:t>. Mice recovered for at least ten days after surgery. Dox-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1" w:name="_Toc536185610"/>
      <w:r w:rsidRPr="00E55496">
        <w:lastRenderedPageBreak/>
        <w:t>Activity-dependent viral constructs</w:t>
      </w:r>
      <w:bookmarkEnd w:id="121"/>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2" w:name="_Toc536185611"/>
      <w:r w:rsidRPr="00E55496">
        <w:t>Stereotaxic surgeries</w:t>
      </w:r>
      <w:bookmarkEnd w:id="122"/>
    </w:p>
    <w:p w14:paraId="3544E02E" w14:textId="383DBEBE" w:rsidR="00E55496" w:rsidRPr="00E55496" w:rsidRDefault="00425644" w:rsidP="00E55496">
      <w:r>
        <w:rPr>
          <w:i/>
        </w:rPr>
        <w:tab/>
      </w:r>
      <w:r w:rsidR="00E55496" w:rsidRPr="00E55496">
        <w:rPr>
          <w:i/>
        </w:rPr>
        <w:t>Opsin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w:t>
      </w:r>
      <w:r w:rsidR="00E55496" w:rsidRPr="00E55496">
        <w:lastRenderedPageBreak/>
        <w:t>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Kwik-Sil (World Precision </w:t>
      </w:r>
      <w:r w:rsidRPr="00E55496">
        <w:lastRenderedPageBreak/>
        <w:t>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3" w:name="_Toc536185612"/>
      <w:r w:rsidRPr="00E55496">
        <w:t>Optogenetic methods</w:t>
      </w:r>
      <w:bookmarkEnd w:id="123"/>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4" w:name="_Toc536185613"/>
      <w:r w:rsidRPr="00E55496">
        <w:lastRenderedPageBreak/>
        <w:t>Behavioral tagging</w:t>
      </w:r>
      <w:bookmarkEnd w:id="124"/>
    </w:p>
    <w:p w14:paraId="72599475" w14:textId="68786422" w:rsidR="00E55496" w:rsidRPr="00E55496" w:rsidRDefault="00E55496" w:rsidP="00E55496">
      <w:r w:rsidRPr="00E55496">
        <w:tab/>
        <w:t>Dox diet was replaced with standard lab chow (</w:t>
      </w:r>
      <w:r w:rsidRPr="00E55496">
        <w:rPr>
          <w:i/>
        </w:rPr>
        <w:t>ad libitum</w:t>
      </w:r>
      <w:r w:rsidRPr="00E55496">
        <w:t xml:space="preserve">) 48-hours prior to behavioral tagging. </w:t>
      </w:r>
      <w:r w:rsidRPr="00E55496">
        <w:rPr>
          <w:i/>
        </w:rPr>
        <w:t>Female exposure</w:t>
      </w:r>
      <w:r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Pr="00E55496">
        <w:t xml:space="preserve">. </w:t>
      </w:r>
      <w:r w:rsidRPr="00E55496">
        <w:rPr>
          <w:i/>
        </w:rPr>
        <w:t>Fear conditioning</w:t>
      </w:r>
      <w:r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5" w:name="_Toc536185614"/>
      <w:r w:rsidRPr="00E55496">
        <w:t>Behavior</w:t>
      </w:r>
      <w:bookmarkEnd w:id="125"/>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35D3E07F" w:rsidR="00E55496" w:rsidRPr="00E55496" w:rsidRDefault="00E55496" w:rsidP="00E55496">
      <w:r w:rsidRPr="00E55496">
        <w:lastRenderedPageBreak/>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r 0.5 mA, 2-second foot shock USs (interstimulus interval [ISI] equals 80-sec). In optogenetic experiments, mice had patch </w:t>
      </w:r>
      <w:r w:rsidRPr="00E55496">
        <w:lastRenderedPageBreak/>
        <w:t>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lastRenderedPageBreak/>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6" w:name="_Toc536185615"/>
      <w:r>
        <w:t>Immunohistochemistry</w:t>
      </w:r>
      <w:bookmarkEnd w:id="126"/>
    </w:p>
    <w:p w14:paraId="087F5AC6" w14:textId="5C670EFF" w:rsidR="00E55496" w:rsidRPr="00E55496" w:rsidRDefault="00740891" w:rsidP="00E55496">
      <w:r>
        <w:tab/>
      </w:r>
      <w:r w:rsidR="00E55496" w:rsidRPr="00E55496">
        <w:t xml:space="preserve">Mice were anesthetized with 3% isoflurane and perfused transcardially with cold (4° C) phosphate- 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w:t>
      </w:r>
      <w:r w:rsidR="00E55496" w:rsidRPr="00E55496">
        <w:lastRenderedPageBreak/>
        <w:t>(Vector Laboratories, Inc) was applied, slides were cover slipped, and allowed to dry overnight.</w:t>
      </w:r>
    </w:p>
    <w:p w14:paraId="18CA2185" w14:textId="77777777" w:rsidR="00E55496" w:rsidRPr="00E55496" w:rsidRDefault="00E55496" w:rsidP="00E55496"/>
    <w:p w14:paraId="1D7498A7" w14:textId="3D6299F9" w:rsidR="00E55496" w:rsidRPr="00E55496" w:rsidRDefault="00E55496" w:rsidP="00740891">
      <w:pPr>
        <w:pStyle w:val="Heading3"/>
      </w:pPr>
      <w:bookmarkStart w:id="127" w:name="_Toc536185616"/>
      <w:r w:rsidRPr="00E55496">
        <w:t>Cell counting.</w:t>
      </w:r>
      <w:bookmarkEnd w:id="127"/>
    </w:p>
    <w:p w14:paraId="1D10EE06" w14:textId="35D77DF6" w:rsidR="00E55496" w:rsidRPr="00E55496" w:rsidRDefault="008B6CB2" w:rsidP="00E55496">
      <w:r>
        <w:tab/>
      </w:r>
      <w:r w:rsidR="00E55496" w:rsidRPr="00E55496">
        <w:t>The number of eYFP- or c-Fos-immunoreactive neurons in the dentate gyrus and basolateral amygdala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8" w:name="_Toc536185617"/>
      <w:r w:rsidRPr="00E55496">
        <w:t>In vivo calcium imaging</w:t>
      </w:r>
      <w:bookmarkEnd w:id="128"/>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w:t>
      </w:r>
      <w:r w:rsidRPr="00E55496">
        <w:lastRenderedPageBreak/>
        <w:t xml:space="preserve">(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9" w:name="_Toc536185618"/>
      <w:r>
        <w:t>Data Analysis</w:t>
      </w:r>
      <w:bookmarkEnd w:id="129"/>
    </w:p>
    <w:p w14:paraId="7B489A97" w14:textId="77777777" w:rsidR="00E55496" w:rsidRPr="00E55496" w:rsidRDefault="00E55496" w:rsidP="00E55496">
      <w:r w:rsidRPr="00E55496">
        <w:t xml:space="preserve">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w:t>
      </w:r>
      <w:r w:rsidRPr="00E55496">
        <w:lastRenderedPageBreak/>
        <w:t>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30" w:name="_Toc536185619"/>
      <w:r>
        <w:t>Results</w:t>
      </w:r>
      <w:bookmarkEnd w:id="130"/>
      <w:r>
        <w:tab/>
      </w:r>
      <w:r>
        <w:tab/>
      </w:r>
    </w:p>
    <w:p w14:paraId="4426C2BD" w14:textId="4D34B429" w:rsidR="00833823" w:rsidRPr="00833823" w:rsidRDefault="00833823" w:rsidP="00833823">
      <w:pPr>
        <w:pStyle w:val="Heading3"/>
      </w:pPr>
      <w:bookmarkStart w:id="131" w:name="_Toc536185620"/>
      <w:r>
        <w:t>Behavioral Model of Fear Relapse</w:t>
      </w:r>
      <w:bookmarkEnd w:id="131"/>
    </w:p>
    <w:p w14:paraId="4CD19049" w14:textId="39500C74"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Figure 1a, bottom behavioral schedule). Reinstatement led to an increase in freezing in the original conditioned context (Supplementary Figure 1a-e) and was largely context specific (Supplementary Figure 2a,b), but was not produced when an alternative stressor was utilized (Supplementary Figure 1f-h).</w:t>
      </w:r>
    </w:p>
    <w:p w14:paraId="39BB0D2D" w14:textId="77777777" w:rsidR="00E04C2E" w:rsidRDefault="00E04C2E" w:rsidP="00582824"/>
    <w:p w14:paraId="4845ED6E" w14:textId="486BB39E" w:rsidR="00915838" w:rsidRDefault="00915838" w:rsidP="00915838">
      <w:pPr>
        <w:pStyle w:val="Heading3"/>
      </w:pPr>
      <w:bookmarkStart w:id="132" w:name="_Toc536185621"/>
      <w:r>
        <w:t xml:space="preserve">Reactivation of DG and BLA Ensembles </w:t>
      </w:r>
      <w:r w:rsidR="00F95172">
        <w:t>d</w:t>
      </w:r>
      <w:r>
        <w:t>uring Fear Relapse</w:t>
      </w:r>
      <w:bookmarkEnd w:id="132"/>
    </w:p>
    <w:p w14:paraId="1E990DA0" w14:textId="77777777" w:rsidR="00582824" w:rsidRPr="00582824" w:rsidRDefault="00582824" w:rsidP="00582824">
      <w:r w:rsidRPr="00582824">
        <w:tab/>
        <w:t xml:space="preserve">Next, we determined if the cells active during fear conditioning were preferentially re-activated throughout our behavioral schedule. We tagged cells active during fear conditioning by expressing an inducible, activity-dependent viral cocktail of AAV9-c-Fos-tTA and AAV9-TRE-eYFP in the DG and BLA of adult male mice (Figure 1b,c). We then measured c-Fos immunoreactivity and calculated overlap between the set </w:t>
      </w:r>
      <w:r w:rsidRPr="00582824">
        <w:lastRenderedPageBreak/>
        <w:t>of cells active during CFC (eYFP</w:t>
      </w:r>
      <w:r w:rsidRPr="00E04C2E">
        <w:rPr>
          <w:vertAlign w:val="superscript"/>
        </w:rPr>
        <w:t>+</w:t>
      </w:r>
      <w:r w:rsidRPr="00582824">
        <w:t xml:space="preserve"> cells) and recently active cells (c-Fos</w:t>
      </w:r>
      <w:r w:rsidRPr="00582824">
        <w:rPr>
          <w:vertAlign w:val="superscript"/>
        </w:rPr>
        <w:t>+</w:t>
      </w:r>
      <w:r w:rsidRPr="00582824">
        <w:t xml:space="preserve"> cells) (Figure 1d,e).</w:t>
      </w:r>
    </w:p>
    <w:p w14:paraId="70AC6314" w14:textId="697A3C04"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582824">
        <w:t>Figure 1f).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Figure 1f). Additionally, freezing behavior correlated with overlaps in the DG across the FC-Recall, EXT-Recall, and IS-Recall groups (Figure 1g), indicating that DG fear ensemble re-activation is predictive of freezing.</w:t>
      </w:r>
    </w:p>
    <w:p w14:paraId="5B08273C" w14:textId="40071324" w:rsidR="00F95172" w:rsidRDefault="00582824" w:rsidP="00582824">
      <w:r w:rsidRPr="00582824">
        <w:tab/>
        <w:t>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during IS-Recall (Figure 1h). However, we found no significant relationship between overlap in t</w:t>
      </w:r>
      <w:r w:rsidR="00DE0DE7">
        <w:t>he BLA and freezing (Figure 1i).</w:t>
      </w:r>
    </w:p>
    <w:p w14:paraId="62D60FAC" w14:textId="73A84501" w:rsidR="00F95172" w:rsidRPr="00582824" w:rsidRDefault="00BC53C2" w:rsidP="002E1076">
      <w:pPr>
        <w:pStyle w:val="Heading3"/>
      </w:pPr>
      <w:bookmarkStart w:id="133" w:name="_Toc536185622"/>
      <w:r>
        <w:lastRenderedPageBreak/>
        <w:t xml:space="preserve">Relapse-Associated </w:t>
      </w:r>
      <w:r w:rsidR="00F95172">
        <w:t xml:space="preserve">Longitudinal Population Dynamics </w:t>
      </w:r>
      <w:r w:rsidR="002E1076">
        <w:t>with Calcium Imaging</w:t>
      </w:r>
      <w:bookmarkEnd w:id="133"/>
      <w:r w:rsidR="002E1076">
        <w:t xml:space="preserve"> </w:t>
      </w:r>
    </w:p>
    <w:p w14:paraId="415AE7F9" w14:textId="3D75B016" w:rsidR="00582824" w:rsidRDefault="00582824" w:rsidP="00582824">
      <w:pPr>
        <w:rPr>
          <w:noProof/>
        </w:rPr>
      </w:pPr>
      <w:r w:rsidRPr="00582824">
        <w:tab/>
        <w:t xml:space="preserve">Whereas our c-Fos-based labeling system allowed for comparisons between activity of cells across two discrete timepoints,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582824">
        <w:t>Figure 2a-d).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582824">
        <w:t>Figure 2e; see also Supplementary Figure 3). To define initial population states, we constructed Ca</w:t>
      </w:r>
      <w:r w:rsidRPr="00582824">
        <w:rPr>
          <w:vertAlign w:val="superscript"/>
        </w:rPr>
        <w:t>2+</w:t>
      </w:r>
      <w:r w:rsidRPr="00582824">
        <w:t xml:space="preserve"> transient rate population vectors (PV) from the CFC session for each mouse (Figure 2f).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582824">
        <w:t xml:space="preserve">Figure 2g,h). However, during IS-Recall, the population rebounded towards the CFC network state after the reinstatement shock. These effects were absent during exposure to a neutral context, demonstrating that the conditioned context drove these dynamics (Supplementary Figure 4). Moreover, our BLA calcium imaging data successfully reveal a real-time rebound towards the CFC network state that, we speculate, our Fos-based tagging and overlap analyses failed to capture due to the indirect relationship between calcium influx and Fos expression that is contingent on firing frequencies, cell-types, and brain area (Figure 1h). Overall, these data support the idea </w:t>
      </w:r>
      <w:r w:rsidRPr="00582824">
        <w:lastRenderedPageBreak/>
        <w:t>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CC6A6E">
      <w:pPr>
        <w:pStyle w:val="Heading3"/>
      </w:pPr>
      <w:bookmarkStart w:id="134" w:name="_Toc536185623"/>
      <w:r>
        <w:t>Optogenetic Manipulation of Ensembles Controlling Fear Reinstatement and Relapse</w:t>
      </w:r>
      <w:bookmarkEnd w:id="134"/>
    </w:p>
    <w:p w14:paraId="5782112D" w14:textId="77777777"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Figure 3a,b). Mice then underwent two EXT sessions, the reinstating shock, and recall the following day (Figure 3c). Mice in both the DG and BLA experimental groups showed significant suppression of freezing during optical inhibition. This manipulation was reversible, as freezing increased again in the following light-off epoch (Figure 3d,e). eYFP controls did not show this decrease in freezing during optical inhibition, confirming that the behavioral effect was dependent on expression of ArchT (Figure 3f,g).</w:t>
      </w:r>
    </w:p>
    <w:p w14:paraId="33D9BD65" w14:textId="7C74F365" w:rsidR="00582824" w:rsidRPr="00582824" w:rsidRDefault="000B6BA2" w:rsidP="00582824">
      <w:r>
        <w:tab/>
      </w:r>
      <w:r w:rsidR="00582824" w:rsidRPr="00582824">
        <w:t xml:space="preserve">Since the BLA fear ensemble was most highly active during the reinstating shock (Figure 1h), we next probed whether activity of the BLA fear ensemble during 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582824">
        <w:lastRenderedPageBreak/>
        <w:t>(Supplementary Figure 5a,b). Mice underwent FC and EXT, had the BLA fear ensemble inhibited during the reinstating shock, and were returned to the original conditioned context to assess whether reinstatement could be prevented (Supplementary Figure 5c). Surprisingly, mice that had the BLA fear ensemble inhibited did not freeze any less during Recall than eYFP controls (Supplementary Figure 5d). To test sufficiency, we selectively expressed ChR2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Supplementary Figure 6a). Mice that had the BLA fear ensemble stimulated did not freeze any more than eYFP controls (Supplementary Figure 6b,c). These results indicate that despite heightened activity of the BLA fear ensemble during shock reinstatement, activity of that population is neither necessary nor sufficient for fear reinstatement.</w:t>
      </w:r>
    </w:p>
    <w:p w14:paraId="4343A18F" w14:textId="2A3C2F9E" w:rsidR="00582824" w:rsidRPr="00582824" w:rsidRDefault="00150AA2" w:rsidP="00582824">
      <w:r>
        <w:tab/>
      </w:r>
      <w:r w:rsidR="00582824" w:rsidRPr="00582824">
        <w:t xml:space="preserve">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Supplementary Figure 7). These results suggest that extinction modifies the BLA and DG fear ensembles differently, such that BLA </w:t>
      </w:r>
      <w:r w:rsidR="00582824" w:rsidRPr="00582824">
        <w:lastRenderedPageBreak/>
        <w:t>ensemble inhibition can no longer disrupt freezing, while DG ensemble inhibition still does.</w:t>
      </w:r>
    </w:p>
    <w:p w14:paraId="1499CAEF" w14:textId="7E988201"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Figure 3h). Interestingly, whereas this manipulation in the BLA did not cause behavioral changes, inhibition of non-fear cells in the DG led to a modest light-induced reduction in freezing (Figure 3i,j). These results are consistent with the notion that perturbing DG dynamics can produce a general modulation of freezing responses, while only inhibition of BLA fear cells disrupts freezing. Difference scores between freezing during light-on vs light-off epochs revealed that inhibition of DG fear cells led to moderately less freezing during light-on epochs compared to eYFP controls (Figure 3k), while inhibition of BLA fear cells led to significantly less freezing during light-on epochs (Figure 3l).</w:t>
      </w:r>
    </w:p>
    <w:p w14:paraId="2FFCCE62" w14:textId="77777777" w:rsidR="00582824" w:rsidRDefault="00582824" w:rsidP="0044199E"/>
    <w:p w14:paraId="65D18C94" w14:textId="0DC4FEC0" w:rsidR="00097DF6" w:rsidRDefault="00097DF6" w:rsidP="00097DF6">
      <w:pPr>
        <w:pStyle w:val="Heading2"/>
      </w:pPr>
      <w:bookmarkStart w:id="135" w:name="_Toc536185624"/>
      <w:r>
        <w:t>Discussion</w:t>
      </w:r>
      <w:bookmarkEnd w:id="135"/>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6" w:name="_Toc410040897"/>
      <w:r w:rsidRPr="00480FA9">
        <w:lastRenderedPageBreak/>
        <w:t xml:space="preserve">Figure </w:t>
      </w:r>
      <w:r>
        <w:t>3.</w:t>
      </w:r>
      <w:r w:rsidRPr="00480FA9">
        <w:t>1. Histological characterization of fear reinstatement schedule.</w:t>
      </w:r>
      <w:bookmarkEnd w:id="136"/>
      <w:r w:rsidRPr="00480FA9">
        <w:t xml:space="preserve"> </w:t>
      </w:r>
    </w:p>
    <w:p w14:paraId="7087A39F" w14:textId="50821420" w:rsidR="00140203" w:rsidRDefault="00F06B46">
      <w:pPr>
        <w:tabs>
          <w:tab w:val="clear" w:pos="720"/>
        </w:tabs>
        <w:spacing w:line="240" w:lineRule="auto"/>
      </w:pPr>
      <w:r>
        <w:rPr>
          <w:noProof/>
          <w:lang w:eastAsia="ko-KR"/>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77777777"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Pr="00480FA9">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Tukey’s test). Counts were normalized to % of eYFP+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10</w:t>
      </w:r>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Same as quantification in f, but for BLA. When counts were normalized to % of eYFP+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110</w:t>
      </w:r>
      <w:r w:rsidRPr="00480FA9">
        <w:t xml:space="preserve"> = 2.271; right graph: F</w:t>
      </w:r>
      <w:r w:rsidRPr="00140203">
        <w:rPr>
          <w:vertAlign w:val="subscript"/>
        </w:rPr>
        <w:t>2,110</w:t>
      </w:r>
      <w:r w:rsidRPr="00480FA9">
        <w:t xml:space="preserve"> = 4.405; one-way ANOVA followed by Tukey’s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6</w:t>
      </w:r>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7"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7"/>
      <w:r>
        <w:t xml:space="preserve"> </w:t>
      </w:r>
    </w:p>
    <w:p w14:paraId="388DF6A4" w14:textId="3900DEBC" w:rsidR="00480FA9" w:rsidRDefault="0042105D">
      <w:pPr>
        <w:tabs>
          <w:tab w:val="clear" w:pos="720"/>
        </w:tabs>
        <w:spacing w:line="240" w:lineRule="auto"/>
      </w:pPr>
      <w:r>
        <w:rPr>
          <w:noProof/>
          <w:lang w:eastAsia="ko-KR"/>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8" w:name="_Toc410040899"/>
      <w:r w:rsidRPr="007E52F4">
        <w:lastRenderedPageBreak/>
        <w:t xml:space="preserve">Figure </w:t>
      </w:r>
      <w:r>
        <w:t>3.</w:t>
      </w:r>
      <w:r w:rsidRPr="007E52F4">
        <w:t>3. Optical inhibition of the DG or BLA fear ensemble disrupts reinstated fear.</w:t>
      </w:r>
      <w:bookmarkEnd w:id="138"/>
    </w:p>
    <w:p w14:paraId="247253F5" w14:textId="1C8F77B6" w:rsidR="0042105D" w:rsidRDefault="007E52F4">
      <w:pPr>
        <w:tabs>
          <w:tab w:val="clear" w:pos="720"/>
        </w:tabs>
        <w:spacing w:line="240" w:lineRule="auto"/>
      </w:pPr>
      <w:r>
        <w:rPr>
          <w:noProof/>
          <w:lang w:eastAsia="ko-KR"/>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77777777" w:rsidR="00E24DA6" w:rsidRDefault="006E0036" w:rsidP="00E76B5C">
      <w:pPr>
        <w:pStyle w:val="ListParagraph"/>
        <w:numPr>
          <w:ilvl w:val="0"/>
          <w:numId w:val="13"/>
        </w:numPr>
      </w:pPr>
      <w:r>
        <w:t xml:space="preserve">(d-g) </w:t>
      </w:r>
      <w:r w:rsidR="007E52F4" w:rsidRPr="007E52F4">
        <w:t xml:space="preserve">Line graphs: 2-minute light OFF and ON epochs during Recall for the two 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54116999" w14:textId="77777777" w:rsidR="00E24DA6"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Exposure labeled in either the DG or BLA, and then underwent FC, EXT, Shock </w:t>
      </w:r>
      <w:r w:rsidRPr="007E52F4">
        <w:lastRenderedPageBreak/>
        <w:t xml:space="preserve">Reinstatement, and had the labeled cells inhibited during Recall. (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9" w:name="_Toc410040900"/>
      <w:r w:rsidRPr="005F4F2D">
        <w:lastRenderedPageBreak/>
        <w:t xml:space="preserve">Figure </w:t>
      </w:r>
      <w:r>
        <w:t>S3.</w:t>
      </w:r>
      <w:r w:rsidRPr="005F4F2D">
        <w:t>1. Behavior in reinstatement paradigm.</w:t>
      </w:r>
      <w:bookmarkEnd w:id="139"/>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lang w:eastAsia="ko-KR"/>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77777777" w:rsidR="005F4F2D" w:rsidRDefault="005F4F2D" w:rsidP="00E76B5C">
      <w:pPr>
        <w:pStyle w:val="ListParagraph"/>
        <w:numPr>
          <w:ilvl w:val="0"/>
          <w:numId w:val="14"/>
        </w:numPr>
      </w:pPr>
      <w:r w:rsidRPr="005F4F2D">
        <w:lastRenderedPageBreak/>
        <w:t>Mice underwent an 8-minute fear conditioning session (FC), with four 1.5mA shocks spaced 80-seconds apart. Compared to the first 3 minutes, mice froze significantly more in the last three minutes of the 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77777777" w:rsidR="005F4F2D" w:rsidRDefault="005F4F2D" w:rsidP="00E76B5C">
      <w:pPr>
        <w:pStyle w:val="ListParagraph"/>
        <w:numPr>
          <w:ilvl w:val="0"/>
          <w:numId w:val="14"/>
        </w:numPr>
      </w:pPr>
      <w:r w:rsidRPr="005F4F2D">
        <w:t xml:space="preserve">Following EXT, one group of mice was returned to the conditioned context for Recall (EXT-Recall), while another group received an immediate shock in a novel context and was removed 60-second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77777777" w:rsidR="00DA6A56" w:rsidRDefault="005F4F2D" w:rsidP="00E76B5C">
      <w:pPr>
        <w:pStyle w:val="ListParagraph"/>
        <w:numPr>
          <w:ilvl w:val="0"/>
          <w:numId w:val="14"/>
        </w:numPr>
      </w:pPr>
      <w:r w:rsidRPr="005F4F2D">
        <w:t xml:space="preserve">Mice underwent FC and EXT as in Figure 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40"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40"/>
    </w:p>
    <w:p w14:paraId="552A083C" w14:textId="7F261265" w:rsidR="00284E0B" w:rsidRPr="00284E0B" w:rsidRDefault="00284E0B" w:rsidP="00284E0B">
      <w:pPr>
        <w:pStyle w:val="BUFigureCaption"/>
      </w:pPr>
      <w:r>
        <w:rPr>
          <w:noProof/>
          <w:lang w:eastAsia="ko-KR"/>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1" w:name="_Toc410040902"/>
      <w:r w:rsidRPr="00476B3B">
        <w:lastRenderedPageBreak/>
        <w:t xml:space="preserve">Figure </w:t>
      </w:r>
      <w:r>
        <w:t>S3.3</w:t>
      </w:r>
      <w:r w:rsidRPr="00476B3B">
        <w:t>. Cell registration examples.</w:t>
      </w:r>
      <w:bookmarkEnd w:id="141"/>
    </w:p>
    <w:p w14:paraId="18417C43" w14:textId="7A42BC57" w:rsidR="005B0486" w:rsidRDefault="005B0486" w:rsidP="005B0486">
      <w:pPr>
        <w:pStyle w:val="BUFigureCaption"/>
        <w:rPr>
          <w:rFonts w:eastAsiaTheme="majorEastAsia"/>
        </w:rPr>
      </w:pPr>
      <w:r>
        <w:rPr>
          <w:rFonts w:eastAsiaTheme="majorEastAsia"/>
          <w:noProof/>
          <w:lang w:eastAsia="ko-KR"/>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47188068" w:rsidR="00B34C8F" w:rsidRDefault="005B0486" w:rsidP="00E76B5C">
      <w:pPr>
        <w:pStyle w:val="ListParagraph"/>
        <w:numPr>
          <w:ilvl w:val="0"/>
          <w:numId w:val="16"/>
        </w:numPr>
      </w:pPr>
      <w:r w:rsidRPr="00476B3B">
        <w:t xml:space="preserve">Same as </w:t>
      </w:r>
      <w:r w:rsidRPr="005B0486">
        <w:rPr>
          <w:b/>
          <w:bCs/>
        </w:rPr>
        <w:t>a</w:t>
      </w:r>
      <w:r w:rsidRPr="00476B3B">
        <w:t>, but for example BLA mouse. Figures were modified from plots generated via software from</w:t>
      </w:r>
      <w:r>
        <w:t xml:space="preserve"> </w:t>
      </w:r>
      <w:r>
        <w:fldChar w:fldCharType="begin" w:fldLock="1"/>
      </w:r>
      <w:r>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operties":{"noteIndex":0},"schema":"https://github.com/citation-style-language/schema/raw/master/csl-citation.json"}</w:instrText>
      </w:r>
      <w:r>
        <w:fldChar w:fldCharType="separate"/>
      </w:r>
      <w:r w:rsidRPr="005B0486">
        <w:rPr>
          <w:noProof/>
        </w:rPr>
        <w:t>Sheintuch et al., 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2"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2"/>
    </w:p>
    <w:p w14:paraId="2741067C" w14:textId="630B82DC" w:rsidR="00B34C8F" w:rsidRDefault="00B34C8F" w:rsidP="00B34C8F">
      <w:pPr>
        <w:pStyle w:val="BUFigureCaption"/>
        <w:rPr>
          <w:rFonts w:eastAsiaTheme="majorEastAsia"/>
        </w:rPr>
      </w:pPr>
      <w:r>
        <w:rPr>
          <w:rFonts w:eastAsiaTheme="majorEastAsia"/>
          <w:noProof/>
          <w:lang w:eastAsia="ko-KR"/>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3" w:name="_Toc410040904"/>
      <w:r w:rsidRPr="00476B3B">
        <w:lastRenderedPageBreak/>
        <w:t xml:space="preserve">Figure </w:t>
      </w:r>
      <w:r w:rsidR="00B307F0">
        <w:t>S3.</w:t>
      </w:r>
      <w:r>
        <w:t>5</w:t>
      </w:r>
      <w:r w:rsidRPr="00476B3B">
        <w:t>. Inhibition of BLA fear ensemble does not prevent reinstatement.</w:t>
      </w:r>
      <w:bookmarkEnd w:id="143"/>
    </w:p>
    <w:p w14:paraId="7274CA54" w14:textId="3CCAAB66" w:rsidR="0092726A" w:rsidRDefault="0092726A" w:rsidP="00B34C8F">
      <w:pPr>
        <w:pStyle w:val="BUFigureCaption"/>
        <w:rPr>
          <w:rFonts w:eastAsiaTheme="majorEastAsia"/>
        </w:rPr>
      </w:pPr>
      <w:r>
        <w:rPr>
          <w:rFonts w:eastAsiaTheme="majorEastAsia"/>
          <w:noProof/>
          <w:lang w:eastAsia="ko-KR"/>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4" w:name="_Toc410040905"/>
      <w:r>
        <w:lastRenderedPageBreak/>
        <w:t>Figure S3.6. Stimulation of BLA fear ensemble does not mimic reinstatement.</w:t>
      </w:r>
      <w:bookmarkEnd w:id="144"/>
      <w:r>
        <w:t xml:space="preserve"> </w:t>
      </w:r>
    </w:p>
    <w:p w14:paraId="04ABA782" w14:textId="4CBB4969" w:rsidR="00195679" w:rsidRDefault="00195679" w:rsidP="00B34C8F">
      <w:pPr>
        <w:pStyle w:val="BUFigureCaption"/>
        <w:rPr>
          <w:rFonts w:eastAsiaTheme="majorEastAsia"/>
        </w:rPr>
      </w:pPr>
      <w:r>
        <w:rPr>
          <w:rFonts w:eastAsiaTheme="majorEastAsia"/>
          <w:noProof/>
          <w:lang w:eastAsia="ko-KR"/>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5" w:name="_Toc410040906"/>
      <w:r w:rsidRPr="00476B3B">
        <w:lastRenderedPageBreak/>
        <w:t xml:space="preserve">Figure </w:t>
      </w:r>
      <w:r>
        <w:t>S3.7</w:t>
      </w:r>
      <w:r w:rsidRPr="00476B3B">
        <w:t>. Inhibition of the fear ensemble after extinction does not alter freezing behavior.</w:t>
      </w:r>
      <w:bookmarkEnd w:id="145"/>
    </w:p>
    <w:p w14:paraId="45D90447" w14:textId="2F99B7E3" w:rsidR="00670CB6" w:rsidRDefault="00670CB6" w:rsidP="00670CB6">
      <w:pPr>
        <w:pStyle w:val="BUFigureCaption"/>
        <w:rPr>
          <w:rFonts w:eastAsiaTheme="majorEastAsia"/>
        </w:rPr>
      </w:pPr>
      <w:r>
        <w:rPr>
          <w:rFonts w:eastAsiaTheme="majorEastAsia"/>
          <w:noProof/>
          <w:lang w:eastAsia="ko-KR"/>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378B47DD" w14:textId="77777777" w:rsidR="00670CB6" w:rsidRPr="00670CB6" w:rsidRDefault="00670CB6" w:rsidP="00E76B5C">
      <w:pPr>
        <w:pStyle w:val="ListParagraph"/>
        <w:numPr>
          <w:ilvl w:val="0"/>
          <w:numId w:val="20"/>
        </w:numPr>
        <w:rPr>
          <w:rFonts w:eastAsiaTheme="majorEastAsia"/>
          <w:b/>
          <w:bCs/>
        </w:rPr>
      </w:pPr>
      <w:r w:rsidRPr="00476B3B">
        <w:lastRenderedPageBreak/>
        <w:t>Behavioral design. Mice underwent FC and two EXT sessions, followed by an 8-minute Recall session, with 2-minute light OFF/light ON epochs. (</w:t>
      </w:r>
      <w:r w:rsidRPr="00670CB6">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5078A779"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eYFP, n = 8 scores from 4 mice)</w:t>
      </w:r>
    </w:p>
    <w:p w14:paraId="2E5936D8" w14:textId="60408B3B" w:rsidR="00670CB6" w:rsidRPr="00BC7C28" w:rsidRDefault="00670CB6" w:rsidP="00BC7C28">
      <w:pPr>
        <w:rPr>
          <w:rFonts w:eastAsiaTheme="majorEastAsia"/>
          <w:b/>
          <w:bCs/>
        </w:rPr>
      </w:pPr>
    </w:p>
    <w:p w14:paraId="3C90CC71" w14:textId="2851FCA9" w:rsidR="00097DF6" w:rsidRPr="00097DF6" w:rsidRDefault="00464CF5" w:rsidP="00464CF5">
      <w:pPr>
        <w:pStyle w:val="Heading1"/>
        <w:sectPr w:rsidR="00097DF6" w:rsidRPr="00097DF6" w:rsidSect="003547DD">
          <w:pgSz w:w="12240" w:h="15840"/>
          <w:pgMar w:top="2160" w:right="1440" w:bottom="1440" w:left="2160" w:header="1440" w:footer="1080" w:gutter="0"/>
          <w:cols w:space="720"/>
          <w:docGrid w:linePitch="360"/>
        </w:sectPr>
      </w:pPr>
      <w:bookmarkStart w:id="146" w:name="_Toc536185625"/>
      <w:r>
        <w:t>CHAPTER 4</w:t>
      </w:r>
      <w:bookmarkEnd w:id="146"/>
      <w:r w:rsidR="00424B5B">
        <w:br w:type="page"/>
      </w:r>
    </w:p>
    <w:p w14:paraId="527B3F95" w14:textId="14FB87AB" w:rsidR="0072455D" w:rsidRPr="0072455D" w:rsidRDefault="0072455D" w:rsidP="0072455D">
      <w:pPr>
        <w:pStyle w:val="Heading1"/>
      </w:pPr>
      <w:bookmarkStart w:id="147" w:name="_Toc536185626"/>
      <w:r>
        <w:lastRenderedPageBreak/>
        <w:t>APPENDIX</w:t>
      </w:r>
      <w:bookmarkEnd w:id="147"/>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48" w:name="_Toc536185627"/>
      <w:r>
        <w:lastRenderedPageBreak/>
        <w:t>BIBLIOGRAPHY</w:t>
      </w:r>
      <w:bookmarkEnd w:id="148"/>
    </w:p>
    <w:p w14:paraId="615030B5" w14:textId="21CE1023" w:rsidR="005B0486" w:rsidRPr="005B0486" w:rsidRDefault="00942D3B" w:rsidP="005B0486">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5B0486" w:rsidRPr="005B0486">
        <w:rPr>
          <w:noProof/>
        </w:rPr>
        <w:t xml:space="preserve">Adolphs, R., Tranel, D., Damasio, H., and Damasio, A. (1994). Impaired recognition of emotion in facial expressions following bilateral damage to the human amygdala. Nature </w:t>
      </w:r>
      <w:r w:rsidR="005B0486" w:rsidRPr="005B0486">
        <w:rPr>
          <w:i/>
          <w:iCs/>
          <w:noProof/>
        </w:rPr>
        <w:t>372</w:t>
      </w:r>
      <w:r w:rsidR="005B0486" w:rsidRPr="005B0486">
        <w:rPr>
          <w:noProof/>
        </w:rPr>
        <w:t>, 669–672.</w:t>
      </w:r>
    </w:p>
    <w:p w14:paraId="5C6979B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Allen, T.A., Salz, D.M., McKenzie, S., and Fortin, N.J. (2016). Nonspatial sequence coding in CA1 neurons. J. Neurosci. </w:t>
      </w:r>
      <w:r w:rsidRPr="005B0486">
        <w:rPr>
          <w:i/>
          <w:iCs/>
          <w:noProof/>
        </w:rPr>
        <w:t>36</w:t>
      </w:r>
      <w:r w:rsidRPr="005B0486">
        <w:rPr>
          <w:noProof/>
        </w:rPr>
        <w:t>, 1547–1563.</w:t>
      </w:r>
    </w:p>
    <w:p w14:paraId="556EC21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Amaral, D.G., Dolorfo, C., and Alvarez-Royo, P. (1991). Organization of CA1 projections to the subiculum: A PHA-L analysis in the rat. Hippocampus </w:t>
      </w:r>
      <w:r w:rsidRPr="005B0486">
        <w:rPr>
          <w:i/>
          <w:iCs/>
          <w:noProof/>
        </w:rPr>
        <w:t>1</w:t>
      </w:r>
      <w:r w:rsidRPr="005B0486">
        <w:rPr>
          <w:noProof/>
        </w:rPr>
        <w:t>, 415–435.</w:t>
      </w:r>
    </w:p>
    <w:p w14:paraId="15189BB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Aronov, D., Nevers, R., and Tank, D.W. (2017). Mapping of a non-spatial dimension by the hippocampal–entorhinal circuit. Nature </w:t>
      </w:r>
      <w:r w:rsidRPr="005B0486">
        <w:rPr>
          <w:i/>
          <w:iCs/>
          <w:noProof/>
        </w:rPr>
        <w:t>543</w:t>
      </w:r>
      <w:r w:rsidRPr="005B0486">
        <w:rPr>
          <w:noProof/>
        </w:rPr>
        <w:t>, 719–722.</w:t>
      </w:r>
    </w:p>
    <w:p w14:paraId="6C1A672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Attardo, A., Fitzgerald, J.E., and Schnitzer, M.J. (2015). Impermanence of dendritic spines in live adult CA1 hippocampus. Nature </w:t>
      </w:r>
      <w:r w:rsidRPr="005B0486">
        <w:rPr>
          <w:i/>
          <w:iCs/>
          <w:noProof/>
        </w:rPr>
        <w:t>523</w:t>
      </w:r>
      <w:r w:rsidRPr="005B0486">
        <w:rPr>
          <w:noProof/>
        </w:rPr>
        <w:t>, 592–596.</w:t>
      </w:r>
    </w:p>
    <w:p w14:paraId="4BF48C2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angasser, D.A., Waxler, D.E., Santollo, J., and Shors, T.J. (2006). Trace conditioning and the hippocampus: the importance of contiguity. J. Neurosci. </w:t>
      </w:r>
      <w:r w:rsidRPr="005B0486">
        <w:rPr>
          <w:i/>
          <w:iCs/>
          <w:noProof/>
        </w:rPr>
        <w:t>26</w:t>
      </w:r>
      <w:r w:rsidRPr="005B0486">
        <w:rPr>
          <w:noProof/>
        </w:rPr>
        <w:t>, 8702–8706.</w:t>
      </w:r>
    </w:p>
    <w:p w14:paraId="7FB087C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ellmund, J.L.S., Gärdenfors, P., Moser, E.I., and Doeller, C.F. (2018). Navigating cognition: Spatial codes for human thinking. Science </w:t>
      </w:r>
      <w:r w:rsidRPr="005B0486">
        <w:rPr>
          <w:i/>
          <w:iCs/>
          <w:noProof/>
        </w:rPr>
        <w:t>362</w:t>
      </w:r>
      <w:r w:rsidRPr="005B0486">
        <w:rPr>
          <w:noProof/>
        </w:rPr>
        <w:t>, eaat6766.</w:t>
      </w:r>
    </w:p>
    <w:p w14:paraId="3254F90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erger, T.W., Swanson, G.W., Milner, T.A., Lynch, G.S., and Thompson, R.F. (1980). Reciprocal anatomical connections between hippocampus and subiculum in the rabbit evidence for subicular innervation of regio superior. Brain Res. </w:t>
      </w:r>
      <w:r w:rsidRPr="005B0486">
        <w:rPr>
          <w:i/>
          <w:iCs/>
          <w:noProof/>
        </w:rPr>
        <w:t>183</w:t>
      </w:r>
      <w:r w:rsidRPr="005B0486">
        <w:rPr>
          <w:noProof/>
        </w:rPr>
        <w:t>, 265–276.</w:t>
      </w:r>
    </w:p>
    <w:p w14:paraId="00E2CD4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ito, H., Deisseroth, K., and Tsien, R.W. (1996). CREB Phosphorylation and Dephosphorylation: A Ca2+- and Stimulus Duration–Dependent Switch for Hippocampal Gene Expression. Cell </w:t>
      </w:r>
      <w:r w:rsidRPr="005B0486">
        <w:rPr>
          <w:i/>
          <w:iCs/>
          <w:noProof/>
        </w:rPr>
        <w:t>87</w:t>
      </w:r>
      <w:r w:rsidRPr="005B0486">
        <w:rPr>
          <w:noProof/>
        </w:rPr>
        <w:t>, 1203–1214.</w:t>
      </w:r>
    </w:p>
    <w:p w14:paraId="17E9CBB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ittner, K.C., Grienberger, C., Vaidya, S.P., Milstein, A.D., Macklin, J.J., Suh, J., Tonegawa, S., and Magee, J.C. (2015). Conjunctive input processing drives feature selectivity in hippocampal CA1 neurons. Nat. Neurosci. </w:t>
      </w:r>
      <w:r w:rsidRPr="005B0486">
        <w:rPr>
          <w:i/>
          <w:iCs/>
          <w:noProof/>
        </w:rPr>
        <w:t>18</w:t>
      </w:r>
      <w:r w:rsidRPr="005B0486">
        <w:rPr>
          <w:noProof/>
        </w:rPr>
        <w:t>, 1133–1142.</w:t>
      </w:r>
    </w:p>
    <w:p w14:paraId="7F3860A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ittner, K.C., Milstein, A.D., Grienberger, C., Romani, S., and Magee, J.C. (2017). Behavioral time scale synaptic plasticity underlies CA1 place fields. Science (80-. ). </w:t>
      </w:r>
      <w:r w:rsidRPr="005B0486">
        <w:rPr>
          <w:i/>
          <w:iCs/>
          <w:noProof/>
        </w:rPr>
        <w:t>357</w:t>
      </w:r>
      <w:r w:rsidRPr="005B0486">
        <w:rPr>
          <w:noProof/>
        </w:rPr>
        <w:t>, 1033–1036.</w:t>
      </w:r>
    </w:p>
    <w:p w14:paraId="30DFD43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liss, T.V.P., and Collingridge, G.L. (1993). A synaptic model of memory: long-term potentiation in the hippocampus. Nature </w:t>
      </w:r>
      <w:r w:rsidRPr="005B0486">
        <w:rPr>
          <w:i/>
          <w:iCs/>
          <w:noProof/>
        </w:rPr>
        <w:t>361</w:t>
      </w:r>
      <w:r w:rsidRPr="005B0486">
        <w:rPr>
          <w:noProof/>
        </w:rPr>
        <w:t>, 31–39.</w:t>
      </w:r>
    </w:p>
    <w:p w14:paraId="15DD54C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randon, M.P., Bogaard, A.R., Libby, C.P., Connerney, M.A., Gupta, K., and Hasselmo, M.E. (2011). Reduction of Theta Rhythm Dissociates Grid Cell Spatial Periodicity from </w:t>
      </w:r>
      <w:r w:rsidRPr="005B0486">
        <w:rPr>
          <w:noProof/>
        </w:rPr>
        <w:lastRenderedPageBreak/>
        <w:t xml:space="preserve">Directional Tuning. Science (80-. ). </w:t>
      </w:r>
      <w:r w:rsidRPr="005B0486">
        <w:rPr>
          <w:i/>
          <w:iCs/>
          <w:noProof/>
        </w:rPr>
        <w:t>332</w:t>
      </w:r>
      <w:r w:rsidRPr="005B0486">
        <w:rPr>
          <w:noProof/>
        </w:rPr>
        <w:t>, 595–599.</w:t>
      </w:r>
    </w:p>
    <w:p w14:paraId="6709B6A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rwell, R.D., and Amaral, D.G. (1998). Cortical afferents of the perirhinal, postrhinal, and entorhinal cortices of the rat. J. Comp. Neurol. </w:t>
      </w:r>
      <w:r w:rsidRPr="005B0486">
        <w:rPr>
          <w:i/>
          <w:iCs/>
          <w:noProof/>
        </w:rPr>
        <w:t>398</w:t>
      </w:r>
      <w:r w:rsidRPr="005B0486">
        <w:rPr>
          <w:noProof/>
        </w:rPr>
        <w:t>, 179–205.</w:t>
      </w:r>
    </w:p>
    <w:p w14:paraId="7AB1CBA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2002). Theta oscillations in the hippocampus. Neuron </w:t>
      </w:r>
      <w:r w:rsidRPr="005B0486">
        <w:rPr>
          <w:i/>
          <w:iCs/>
          <w:noProof/>
        </w:rPr>
        <w:t>33</w:t>
      </w:r>
      <w:r w:rsidRPr="005B0486">
        <w:rPr>
          <w:noProof/>
        </w:rPr>
        <w:t>, 325–340.</w:t>
      </w:r>
    </w:p>
    <w:p w14:paraId="11DEF0C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Buzsáki, G. (2006). Rhythms of the Brain (New York, NY, US: Oxford University Press).</w:t>
      </w:r>
    </w:p>
    <w:p w14:paraId="30C8E39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2015). Hippocampal sharp wave-ripple: A cognitive biomarker for episodic memory and planning. Hippocampus </w:t>
      </w:r>
      <w:r w:rsidRPr="005B0486">
        <w:rPr>
          <w:i/>
          <w:iCs/>
          <w:noProof/>
        </w:rPr>
        <w:t>25</w:t>
      </w:r>
      <w:r w:rsidRPr="005B0486">
        <w:rPr>
          <w:noProof/>
        </w:rPr>
        <w:t>, 1073–1188.</w:t>
      </w:r>
    </w:p>
    <w:p w14:paraId="25CF8F5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and Llinás, R. (2017). Space and time in the brain. Science (80-. ). </w:t>
      </w:r>
      <w:r w:rsidRPr="005B0486">
        <w:rPr>
          <w:i/>
          <w:iCs/>
          <w:noProof/>
        </w:rPr>
        <w:t>358</w:t>
      </w:r>
      <w:r w:rsidRPr="005B0486">
        <w:rPr>
          <w:noProof/>
        </w:rPr>
        <w:t>, 482–485.</w:t>
      </w:r>
    </w:p>
    <w:p w14:paraId="26B9D52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and Mizuseki, K. (2014). The log-dynamic brain: how skewed distributions affect network operations. Nat. Rev. Neurosci. </w:t>
      </w:r>
      <w:r w:rsidRPr="005B0486">
        <w:rPr>
          <w:i/>
          <w:iCs/>
          <w:noProof/>
        </w:rPr>
        <w:t>15</w:t>
      </w:r>
      <w:r w:rsidRPr="005B0486">
        <w:rPr>
          <w:noProof/>
        </w:rPr>
        <w:t>, 264–278.</w:t>
      </w:r>
    </w:p>
    <w:p w14:paraId="4232A13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Buzsáki, G., and Tingley, D. (2018). Special Issue: Time in the Brain Space and Time: The Hippocampus as a Sequence Generator.</w:t>
      </w:r>
    </w:p>
    <w:p w14:paraId="2B5EA9D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Leung, L.W., and Vanderwolf, C.H. (1983). Cellular bases of hippocampal EEG in the behaving rat. Brain Res. </w:t>
      </w:r>
      <w:r w:rsidRPr="005B0486">
        <w:rPr>
          <w:i/>
          <w:iCs/>
          <w:noProof/>
        </w:rPr>
        <w:t>287</w:t>
      </w:r>
      <w:r w:rsidRPr="005B0486">
        <w:rPr>
          <w:noProof/>
        </w:rPr>
        <w:t>, 139–171.</w:t>
      </w:r>
    </w:p>
    <w:p w14:paraId="69A6A38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Buzsáki, G., Horváth, Z., Urioste, R., Hetke, J., and Wise, K. (1992). High-frequency network oscillation in the hippocampus. Science </w:t>
      </w:r>
      <w:r w:rsidRPr="005B0486">
        <w:rPr>
          <w:i/>
          <w:iCs/>
          <w:noProof/>
        </w:rPr>
        <w:t>256</w:t>
      </w:r>
      <w:r w:rsidRPr="005B0486">
        <w:rPr>
          <w:noProof/>
        </w:rPr>
        <w:t>, 1025–1027.</w:t>
      </w:r>
    </w:p>
    <w:p w14:paraId="38DC46A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ai, D.J., Aharoni, D., Shuman, T., Shobe, J., Biane, J., Song, W., Wei, B., Veshkini, M., La-Vu, M., Lou, J., et al. (2016). A shared neural ensemble links distinct contextual memories encoded close in time. Nature </w:t>
      </w:r>
      <w:r w:rsidRPr="005B0486">
        <w:rPr>
          <w:i/>
          <w:iCs/>
          <w:noProof/>
        </w:rPr>
        <w:t>534</w:t>
      </w:r>
      <w:r w:rsidRPr="005B0486">
        <w:rPr>
          <w:noProof/>
        </w:rPr>
        <w:t>, 115–118.</w:t>
      </w:r>
    </w:p>
    <w:p w14:paraId="758EB7D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ei, A., Girardeau, G., Drieu, C., Kanbi, K. El, and Zugaro, M. (2014). Reversed theta sequences of hippocampal cell assemblies during backward travel. Nat. Neurosci. </w:t>
      </w:r>
      <w:r w:rsidRPr="005B0486">
        <w:rPr>
          <w:i/>
          <w:iCs/>
          <w:noProof/>
        </w:rPr>
        <w:t>17</w:t>
      </w:r>
      <w:r w:rsidRPr="005B0486">
        <w:rPr>
          <w:noProof/>
        </w:rPr>
        <w:t>, 719–724.</w:t>
      </w:r>
    </w:p>
    <w:p w14:paraId="7F2F06F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hambers, A.R., and Rumpel, S. (2017). A stable brain from unstable components: Emerging concepts and implications for neural computation. Neuroscience </w:t>
      </w:r>
      <w:r w:rsidRPr="005B0486">
        <w:rPr>
          <w:i/>
          <w:iCs/>
          <w:noProof/>
        </w:rPr>
        <w:t>357</w:t>
      </w:r>
      <w:r w:rsidRPr="005B0486">
        <w:rPr>
          <w:noProof/>
        </w:rPr>
        <w:t>, 172–184.</w:t>
      </w:r>
    </w:p>
    <w:p w14:paraId="4A2B58E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hoi, J.-H., Sim, S.-E., Kim, J.-I., Choi, D. Il, Oh, J., Ye, S., Lee, J., Kim, T., Ko, H.-G., Lim, C.-S., et al. (2018). Interregional synaptic maps among engram cells underlie memory formation. Science </w:t>
      </w:r>
      <w:r w:rsidRPr="005B0486">
        <w:rPr>
          <w:i/>
          <w:iCs/>
          <w:noProof/>
        </w:rPr>
        <w:t>360</w:t>
      </w:r>
      <w:r w:rsidRPr="005B0486">
        <w:rPr>
          <w:noProof/>
        </w:rPr>
        <w:t>, 430–435.</w:t>
      </w:r>
    </w:p>
    <w:p w14:paraId="7BFE2C5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lem, R.L., and Schiller, D. (2016). New Learning and Unlearning: Strangers or Accomplices in Threat Memory Attenuation? Trends Neurosci. </w:t>
      </w:r>
      <w:r w:rsidRPr="005B0486">
        <w:rPr>
          <w:i/>
          <w:iCs/>
          <w:noProof/>
        </w:rPr>
        <w:t>39</w:t>
      </w:r>
      <w:r w:rsidRPr="005B0486">
        <w:rPr>
          <w:noProof/>
        </w:rPr>
        <w:t>, 340–351.</w:t>
      </w:r>
    </w:p>
    <w:p w14:paraId="60F72B8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Clopath, C., Bonhoeffer, T., Hübener, M., and Rose, T. (2017). Variance and invariance of neuronal long-term representations. Philos. Trans. R. Soc. Lond. B. Biol. Sci. </w:t>
      </w:r>
      <w:r w:rsidRPr="005B0486">
        <w:rPr>
          <w:i/>
          <w:iCs/>
          <w:noProof/>
        </w:rPr>
        <w:t>372</w:t>
      </w:r>
      <w:r w:rsidRPr="005B0486">
        <w:rPr>
          <w:noProof/>
        </w:rPr>
        <w:t>, 20160161.</w:t>
      </w:r>
    </w:p>
    <w:p w14:paraId="054E40C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Cohen, N.J.J., and Eichenbaum, H. (1993). Memory, Amnesia, and the Hippocampal System (Cambridge, MA: MIT Press).</w:t>
      </w:r>
    </w:p>
    <w:p w14:paraId="2616C3A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olgin, L.L. (2013). Mechanisms and Functions of Theta Rhythms. Annu. Rev. Neurosci. </w:t>
      </w:r>
      <w:r w:rsidRPr="005B0486">
        <w:rPr>
          <w:i/>
          <w:iCs/>
          <w:noProof/>
        </w:rPr>
        <w:t>36</w:t>
      </w:r>
      <w:r w:rsidRPr="005B0486">
        <w:rPr>
          <w:noProof/>
        </w:rPr>
        <w:t>, 295–312.</w:t>
      </w:r>
    </w:p>
    <w:p w14:paraId="525C45C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olgin, L.L., Moser, E.I., and Moser, M.-B. (2008). Understanding memory through hippocampal remapping. Trends Neurosci. </w:t>
      </w:r>
      <w:r w:rsidRPr="005B0486">
        <w:rPr>
          <w:i/>
          <w:iCs/>
          <w:noProof/>
        </w:rPr>
        <w:t>31</w:t>
      </w:r>
      <w:r w:rsidRPr="005B0486">
        <w:rPr>
          <w:noProof/>
        </w:rPr>
        <w:t>, 469–477.</w:t>
      </w:r>
    </w:p>
    <w:p w14:paraId="38ED4C3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ui, Z., Gerfen, C.R., and Young, W.S. (2013). Hypothalamic and other connections with dorsal CA2 area of the mouse hippocampus. J. Comp. Neurol. </w:t>
      </w:r>
      <w:r w:rsidRPr="005B0486">
        <w:rPr>
          <w:i/>
          <w:iCs/>
          <w:noProof/>
        </w:rPr>
        <w:t>521</w:t>
      </w:r>
      <w:r w:rsidRPr="005B0486">
        <w:rPr>
          <w:noProof/>
        </w:rPr>
        <w:t>, 1844–1866.</w:t>
      </w:r>
    </w:p>
    <w:p w14:paraId="0291B5E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Czurkó, A., Hirase, H., Csicsvari, J., and Buzsáki, G. (1999). Sustained activation of hippocampal pyramidal cells by “space clamping” in a running wheel. Eur. J. Neurosci. </w:t>
      </w:r>
      <w:r w:rsidRPr="005B0486">
        <w:rPr>
          <w:i/>
          <w:iCs/>
          <w:noProof/>
        </w:rPr>
        <w:t>11</w:t>
      </w:r>
      <w:r w:rsidRPr="005B0486">
        <w:rPr>
          <w:noProof/>
        </w:rPr>
        <w:t>, 344–352.</w:t>
      </w:r>
    </w:p>
    <w:p w14:paraId="2AFCCD5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nielson, N.B., Kaifosh, P., Zaremba, J.D., Lovett-Barron, M., Tsai, J., Denny, C.A., Balough, E.M., Goldberg, A.R., Drew, L.J., Hen, R., et al. (2016a). Distinct Contribution of Adult-Born Hippocampal Granule Cells to Context Encoding. Neuron </w:t>
      </w:r>
      <w:r w:rsidRPr="005B0486">
        <w:rPr>
          <w:i/>
          <w:iCs/>
          <w:noProof/>
        </w:rPr>
        <w:t>90</w:t>
      </w:r>
      <w:r w:rsidRPr="005B0486">
        <w:rPr>
          <w:noProof/>
        </w:rPr>
        <w:t>, 101–112.</w:t>
      </w:r>
    </w:p>
    <w:p w14:paraId="3F5E5BB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nielson, N.B., Zaremba, J.D., Kaifosh, P., Bowler, J., Ladow, M., and Losonczy, A. (2016b). Sublayer-Specific Coding Dynamics during Spatial Navigation and Learning in Hippocampal Area CA1. Neuron </w:t>
      </w:r>
      <w:r w:rsidRPr="005B0486">
        <w:rPr>
          <w:i/>
          <w:iCs/>
          <w:noProof/>
        </w:rPr>
        <w:t>91</w:t>
      </w:r>
      <w:r w:rsidRPr="005B0486">
        <w:rPr>
          <w:noProof/>
        </w:rPr>
        <w:t>, 652–665.</w:t>
      </w:r>
    </w:p>
    <w:p w14:paraId="21F0AB6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nielson, N.B., Turi, G.F., Ladow, M., Chavlis, S., Petrantonakis, P.C., Poirazi, P., and Losonczy, A. (2017). In Vivo Imaging of Dentate Gyrus Mossy Cells in Behaving Mice. Neuron </w:t>
      </w:r>
      <w:r w:rsidRPr="005B0486">
        <w:rPr>
          <w:i/>
          <w:iCs/>
          <w:noProof/>
        </w:rPr>
        <w:t>93</w:t>
      </w:r>
      <w:r w:rsidRPr="005B0486">
        <w:rPr>
          <w:noProof/>
        </w:rPr>
        <w:t>, 552–559.e4.</w:t>
      </w:r>
    </w:p>
    <w:p w14:paraId="28EBA1C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njo, T., Toyoizumi, T., and Fujisawa, S. (2018). Spatial representations of self and other in the hippocampus. Science </w:t>
      </w:r>
      <w:r w:rsidRPr="005B0486">
        <w:rPr>
          <w:i/>
          <w:iCs/>
          <w:noProof/>
        </w:rPr>
        <w:t>359</w:t>
      </w:r>
      <w:r w:rsidRPr="005B0486">
        <w:rPr>
          <w:noProof/>
        </w:rPr>
        <w:t>, 213–218.</w:t>
      </w:r>
    </w:p>
    <w:p w14:paraId="72A9F43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vachi, L., and DuBrow, S. (2015). How the hippocampus preserves order: the role of prediction and context. Trends Cogn. Sci. </w:t>
      </w:r>
      <w:r w:rsidRPr="005B0486">
        <w:rPr>
          <w:i/>
          <w:iCs/>
          <w:noProof/>
        </w:rPr>
        <w:t>19</w:t>
      </w:r>
      <w:r w:rsidRPr="005B0486">
        <w:rPr>
          <w:noProof/>
        </w:rPr>
        <w:t>, 92–99.</w:t>
      </w:r>
    </w:p>
    <w:p w14:paraId="7D0B6A5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avis, P., Zaki, Y., Maguire, J., and Reijmers, L.G. (2017). Cellular and oscillatory substrates of fear extinction learning. Nat. Neurosci. </w:t>
      </w:r>
      <w:r w:rsidRPr="005B0486">
        <w:rPr>
          <w:i/>
          <w:iCs/>
          <w:noProof/>
        </w:rPr>
        <w:t>20</w:t>
      </w:r>
      <w:r w:rsidRPr="005B0486">
        <w:rPr>
          <w:noProof/>
        </w:rPr>
        <w:t>, 1624–1633.</w:t>
      </w:r>
    </w:p>
    <w:p w14:paraId="39FAEBC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enny, C.A., Kheirbek, M.A., Alba, E.L., Tanaka, K.F., Brachman, R.A., Laughman, K.B., Tomm, N.K., Turi, G.F., Losonczy, A., and Hen, R. (2014). Hippocampal Memory Traces Are Differentially Modulated by Experience, Time, and Adult Neurogenesis. Neuron </w:t>
      </w:r>
      <w:r w:rsidRPr="005B0486">
        <w:rPr>
          <w:i/>
          <w:iCs/>
          <w:noProof/>
        </w:rPr>
        <w:t>83</w:t>
      </w:r>
      <w:r w:rsidRPr="005B0486">
        <w:rPr>
          <w:noProof/>
        </w:rPr>
        <w:t>, 189–201.</w:t>
      </w:r>
    </w:p>
    <w:p w14:paraId="6A336A2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Deshmukh, S.S., and Knierim, J.J. (2011). Representation of Non-Spatial and Spatial Information in the Lateral Entorhinal Cortex. Front. Behav. Neurosci. </w:t>
      </w:r>
      <w:r w:rsidRPr="005B0486">
        <w:rPr>
          <w:i/>
          <w:iCs/>
          <w:noProof/>
        </w:rPr>
        <w:t>5</w:t>
      </w:r>
      <w:r w:rsidRPr="005B0486">
        <w:rPr>
          <w:noProof/>
        </w:rPr>
        <w:t>, 69.</w:t>
      </w:r>
    </w:p>
    <w:p w14:paraId="517D7ED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eshmukh, S.S., Johnson, J.L., and Knierim, J.J. (2012). Perirhinal cortex represents nonspatial, but not spatial, information in rats foraging in the presence of objects: Comparison with lateral entorhinal cortex. Hippocampus </w:t>
      </w:r>
      <w:r w:rsidRPr="005B0486">
        <w:rPr>
          <w:i/>
          <w:iCs/>
          <w:noProof/>
        </w:rPr>
        <w:t>22</w:t>
      </w:r>
      <w:r w:rsidRPr="005B0486">
        <w:rPr>
          <w:noProof/>
        </w:rPr>
        <w:t>, 2045–2058.</w:t>
      </w:r>
    </w:p>
    <w:p w14:paraId="5676E76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iamantaki, M., Coletta, S., Nasr, K., Zeraati, R., Laturnus, S., Berens, P., Preston-Ferrer, P., and Burgalossi, A. (2018). Manipulating Hippocampal Place Cell Activity by Single-Cell Stimulation in Freely Moving Mice. Cell Rep. </w:t>
      </w:r>
      <w:r w:rsidRPr="005B0486">
        <w:rPr>
          <w:i/>
          <w:iCs/>
          <w:noProof/>
        </w:rPr>
        <w:t>23</w:t>
      </w:r>
      <w:r w:rsidRPr="005B0486">
        <w:rPr>
          <w:noProof/>
        </w:rPr>
        <w:t>, 32–38.</w:t>
      </w:r>
    </w:p>
    <w:p w14:paraId="2A990FB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iba, K., and Buzsáki, G. (2007). Forward and reverse hippocampal place-cell sequences during ripples. Nat. Neurosci. </w:t>
      </w:r>
      <w:r w:rsidRPr="005B0486">
        <w:rPr>
          <w:i/>
          <w:iCs/>
          <w:noProof/>
        </w:rPr>
        <w:t>10</w:t>
      </w:r>
      <w:r w:rsidRPr="005B0486">
        <w:rPr>
          <w:noProof/>
        </w:rPr>
        <w:t>, 1241–1242.</w:t>
      </w:r>
    </w:p>
    <w:p w14:paraId="4CFCFED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ragoi, G., and Buzsáki, G. (2006). Temporal Encoding of Place Sequences by Hippocampal Cell Assemblies. Neuron </w:t>
      </w:r>
      <w:r w:rsidRPr="005B0486">
        <w:rPr>
          <w:i/>
          <w:iCs/>
          <w:noProof/>
        </w:rPr>
        <w:t>50</w:t>
      </w:r>
      <w:r w:rsidRPr="005B0486">
        <w:rPr>
          <w:noProof/>
        </w:rPr>
        <w:t>, 145–157.</w:t>
      </w:r>
    </w:p>
    <w:p w14:paraId="20C9D87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ragoi, G., and Tonegawa, S. (2011). Preplay of future place cell sequences by hippocampal cellular assemblies. Nature </w:t>
      </w:r>
      <w:r w:rsidRPr="005B0486">
        <w:rPr>
          <w:i/>
          <w:iCs/>
          <w:noProof/>
        </w:rPr>
        <w:t>469</w:t>
      </w:r>
      <w:r w:rsidRPr="005B0486">
        <w:rPr>
          <w:noProof/>
        </w:rPr>
        <w:t>, 397–401.</w:t>
      </w:r>
    </w:p>
    <w:p w14:paraId="7A8172C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udek, S.M., Alexander, G.M., and Farris, S. (2016). Rediscovering area CA2: unique properties and functions. Nat. Rev. Neurosci. </w:t>
      </w:r>
      <w:r w:rsidRPr="005B0486">
        <w:rPr>
          <w:i/>
          <w:iCs/>
          <w:noProof/>
        </w:rPr>
        <w:t>17</w:t>
      </w:r>
      <w:r w:rsidRPr="005B0486">
        <w:rPr>
          <w:noProof/>
        </w:rPr>
        <w:t>, 89–102.</w:t>
      </w:r>
    </w:p>
    <w:p w14:paraId="531DA65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upret, D., O’Neill, J., Pleydell-Bouverie, B., and Csicsvari, J. (2010). The reorganization and reactivation of hippocampal maps predict spatial memory performance. Nat. Neurosci. </w:t>
      </w:r>
      <w:r w:rsidRPr="005B0486">
        <w:rPr>
          <w:i/>
          <w:iCs/>
          <w:noProof/>
        </w:rPr>
        <w:t>13</w:t>
      </w:r>
      <w:r w:rsidRPr="005B0486">
        <w:rPr>
          <w:noProof/>
        </w:rPr>
        <w:t>, 995–1002.</w:t>
      </w:r>
    </w:p>
    <w:p w14:paraId="33844F1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go-Stengel, V., and Wilson, M.A. (2009). Disruption of ripple-associated hippocampal activity during rest impairs spatial learning in the rat. Hippocampus </w:t>
      </w:r>
      <w:r w:rsidRPr="005B0486">
        <w:rPr>
          <w:i/>
          <w:iCs/>
          <w:noProof/>
        </w:rPr>
        <w:t>20</w:t>
      </w:r>
      <w:r w:rsidRPr="005B0486">
        <w:rPr>
          <w:noProof/>
        </w:rPr>
        <w:t>, NA-NA.</w:t>
      </w:r>
    </w:p>
    <w:p w14:paraId="75DA471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2004). Hippocampus: Cognitive processes and neural representations that underlie declarative memory. Neuron </w:t>
      </w:r>
      <w:r w:rsidRPr="005B0486">
        <w:rPr>
          <w:i/>
          <w:iCs/>
          <w:noProof/>
        </w:rPr>
        <w:t>44</w:t>
      </w:r>
      <w:r w:rsidRPr="005B0486">
        <w:rPr>
          <w:noProof/>
        </w:rPr>
        <w:t>, 109–120.</w:t>
      </w:r>
    </w:p>
    <w:p w14:paraId="51E6509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2013). Memory on time. Trends Cogn. Sci. </w:t>
      </w:r>
      <w:r w:rsidRPr="005B0486">
        <w:rPr>
          <w:i/>
          <w:iCs/>
          <w:noProof/>
        </w:rPr>
        <w:t>17</w:t>
      </w:r>
      <w:r w:rsidRPr="005B0486">
        <w:rPr>
          <w:noProof/>
        </w:rPr>
        <w:t>, 81–88.</w:t>
      </w:r>
    </w:p>
    <w:p w14:paraId="0BAE87D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2014). Time cells in the hippocampus: a new dimension for mapping memories. Nat. Rev. Neurosci. </w:t>
      </w:r>
      <w:r w:rsidRPr="005B0486">
        <w:rPr>
          <w:i/>
          <w:iCs/>
          <w:noProof/>
        </w:rPr>
        <w:t>15</w:t>
      </w:r>
      <w:r w:rsidRPr="005B0486">
        <w:rPr>
          <w:noProof/>
        </w:rPr>
        <w:t>, 1–13.</w:t>
      </w:r>
    </w:p>
    <w:p w14:paraId="419E654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Eichenbaum, H. (2016). What Versus Where: Non-spatial Aspects of Memory Representation by the Hippocampus. (Springer, Cham), pp. 101–117.</w:t>
      </w:r>
    </w:p>
    <w:p w14:paraId="749F24C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2017). On the Integration of Space, Time, and Memory. Neuron </w:t>
      </w:r>
      <w:r w:rsidRPr="005B0486">
        <w:rPr>
          <w:i/>
          <w:iCs/>
          <w:noProof/>
        </w:rPr>
        <w:t>95</w:t>
      </w:r>
      <w:r w:rsidRPr="005B0486">
        <w:rPr>
          <w:noProof/>
        </w:rPr>
        <w:t>, 1007–1018.</w:t>
      </w:r>
    </w:p>
    <w:p w14:paraId="1853196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and Cohen, N.J. (2014). Can We Reconcile the Declarative Memory </w:t>
      </w:r>
      <w:r w:rsidRPr="005B0486">
        <w:rPr>
          <w:noProof/>
        </w:rPr>
        <w:lastRenderedPageBreak/>
        <w:t xml:space="preserve">and Spatial Navigation Views on Hippocampal Function? Neuron </w:t>
      </w:r>
      <w:r w:rsidRPr="005B0486">
        <w:rPr>
          <w:i/>
          <w:iCs/>
          <w:noProof/>
        </w:rPr>
        <w:t>83</w:t>
      </w:r>
      <w:r w:rsidRPr="005B0486">
        <w:rPr>
          <w:noProof/>
        </w:rPr>
        <w:t>, 764–770.</w:t>
      </w:r>
    </w:p>
    <w:p w14:paraId="4701302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ichenbaum, H., Sauvage, M., Fortin, N., Komorowski, R., and Lipton, P. (2012). Towards a functional organization of episodic memory in the medial temporal lobe. Neurosci. Biobehav. Rev. </w:t>
      </w:r>
      <w:r w:rsidRPr="005B0486">
        <w:rPr>
          <w:i/>
          <w:iCs/>
          <w:noProof/>
        </w:rPr>
        <w:t>36</w:t>
      </w:r>
      <w:r w:rsidRPr="005B0486">
        <w:rPr>
          <w:noProof/>
        </w:rPr>
        <w:t>, 1597–1608.</w:t>
      </w:r>
    </w:p>
    <w:p w14:paraId="13A0E51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psztein, J., Brecht, M., and Lee, A.K. (2011). Intracellular Determinants of Hippocampal CA1 Place and Silent Cell Activity in a Novel Environment. Neuron </w:t>
      </w:r>
      <w:r w:rsidRPr="005B0486">
        <w:rPr>
          <w:i/>
          <w:iCs/>
          <w:noProof/>
        </w:rPr>
        <w:t>70</w:t>
      </w:r>
      <w:r w:rsidRPr="005B0486">
        <w:rPr>
          <w:noProof/>
        </w:rPr>
        <w:t>, 109–120.</w:t>
      </w:r>
    </w:p>
    <w:p w14:paraId="1E81818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Ezzyat, Y., and Davachi, L. (2014). Similarity breeds proximity: pattern similarity within and across contexts is related to later mnemonic judgments of temporal proximity. Neuron </w:t>
      </w:r>
      <w:r w:rsidRPr="005B0486">
        <w:rPr>
          <w:i/>
          <w:iCs/>
          <w:noProof/>
        </w:rPr>
        <w:t>81</w:t>
      </w:r>
      <w:r w:rsidRPr="005B0486">
        <w:rPr>
          <w:noProof/>
        </w:rPr>
        <w:t>, 1179–1189.</w:t>
      </w:r>
    </w:p>
    <w:p w14:paraId="6953715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anselow, M.S., and Dong, H.-W. (2010). Are the dorsal and ventral hippocampus functionally distinct structures? Neuron </w:t>
      </w:r>
      <w:r w:rsidRPr="005B0486">
        <w:rPr>
          <w:i/>
          <w:iCs/>
          <w:noProof/>
        </w:rPr>
        <w:t>65</w:t>
      </w:r>
      <w:r w:rsidRPr="005B0486">
        <w:rPr>
          <w:noProof/>
        </w:rPr>
        <w:t>, 7–19.</w:t>
      </w:r>
    </w:p>
    <w:p w14:paraId="412FC0C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elix-Ortiz, A.C., Beyeler, A., Seo, C., Leppla, C.A., Wildes, C.P., and Tye, K.M. (2013). BLA to vHPC Inputs Modulate Anxiety-Related Behaviors. Neuron </w:t>
      </w:r>
      <w:r w:rsidRPr="005B0486">
        <w:rPr>
          <w:i/>
          <w:iCs/>
          <w:noProof/>
        </w:rPr>
        <w:t>79</w:t>
      </w:r>
      <w:r w:rsidRPr="005B0486">
        <w:rPr>
          <w:noProof/>
        </w:rPr>
        <w:t>, 658–664.</w:t>
      </w:r>
    </w:p>
    <w:p w14:paraId="6003E95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eng, T., Silva, D., and Foster, D.J. (2015). Dissociation between the Experience-Dependent Development of Hippocampal Theta Sequences and Single-Trial Phase Precession. J. Neurosci. </w:t>
      </w:r>
      <w:r w:rsidRPr="005B0486">
        <w:rPr>
          <w:i/>
          <w:iCs/>
          <w:noProof/>
        </w:rPr>
        <w:t>35</w:t>
      </w:r>
      <w:r w:rsidRPr="005B0486">
        <w:rPr>
          <w:noProof/>
        </w:rPr>
        <w:t>, 4890–4902.</w:t>
      </w:r>
    </w:p>
    <w:p w14:paraId="111B6DE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erbinteanu, J., and Shapiro, M.L. (2003). Prospective and retrospective memory coding in the hippocampus. Neuron </w:t>
      </w:r>
      <w:r w:rsidRPr="005B0486">
        <w:rPr>
          <w:i/>
          <w:iCs/>
          <w:noProof/>
        </w:rPr>
        <w:t>40</w:t>
      </w:r>
      <w:r w:rsidRPr="005B0486">
        <w:rPr>
          <w:noProof/>
        </w:rPr>
        <w:t>, 1227–1239.</w:t>
      </w:r>
    </w:p>
    <w:p w14:paraId="6454BCD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ortin, N.J., Agster, K.L., and Eichenbaum, H. (2002). Critical role of the hippocampus in memory for sequences of events. Nat. Neurosci. </w:t>
      </w:r>
      <w:r w:rsidRPr="005B0486">
        <w:rPr>
          <w:i/>
          <w:iCs/>
          <w:noProof/>
        </w:rPr>
        <w:t>5</w:t>
      </w:r>
      <w:r w:rsidRPr="005B0486">
        <w:rPr>
          <w:noProof/>
        </w:rPr>
        <w:t>, 458–462.</w:t>
      </w:r>
    </w:p>
    <w:p w14:paraId="21DE6B1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oster, D.J., and Wilson, M.A. (2006). Reverse replay of behavioural sequences in hippocampal place cells during the awake state. Nature </w:t>
      </w:r>
      <w:r w:rsidRPr="005B0486">
        <w:rPr>
          <w:i/>
          <w:iCs/>
          <w:noProof/>
        </w:rPr>
        <w:t>440</w:t>
      </w:r>
      <w:r w:rsidRPr="005B0486">
        <w:rPr>
          <w:noProof/>
        </w:rPr>
        <w:t>, 680–683.</w:t>
      </w:r>
    </w:p>
    <w:p w14:paraId="6CBF0E0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oster, D.J., and Wilson, M.A. (2007). Hippocampal theta sequences. Hippocampus </w:t>
      </w:r>
      <w:r w:rsidRPr="005B0486">
        <w:rPr>
          <w:i/>
          <w:iCs/>
          <w:noProof/>
        </w:rPr>
        <w:t>17</w:t>
      </w:r>
      <w:r w:rsidRPr="005B0486">
        <w:rPr>
          <w:noProof/>
        </w:rPr>
        <w:t>, 1093–1099.</w:t>
      </w:r>
    </w:p>
    <w:p w14:paraId="788AC12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rank, A.C., Huang, S., Zhou, M., Gdalyahu, A., Kastellakis, G., Silva, T.K., Lu, E., Wen, X., Poirazi, P., Trachtenberg, J.T., et al. (2018). Hotspots of dendritic spine turnover facilitate clustered spine addition and learning and memory. Nat. Commun. </w:t>
      </w:r>
      <w:r w:rsidRPr="005B0486">
        <w:rPr>
          <w:i/>
          <w:iCs/>
          <w:noProof/>
        </w:rPr>
        <w:t>9</w:t>
      </w:r>
      <w:r w:rsidRPr="005B0486">
        <w:rPr>
          <w:noProof/>
        </w:rPr>
        <w:t>, 422.</w:t>
      </w:r>
    </w:p>
    <w:p w14:paraId="7E2079B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reund, T.F., and Antal, M. (1988). GABA-containing neurons in the septum control inhibitory interneurons in the hippocampus. Nature </w:t>
      </w:r>
      <w:r w:rsidRPr="005B0486">
        <w:rPr>
          <w:i/>
          <w:iCs/>
          <w:noProof/>
        </w:rPr>
        <w:t>336</w:t>
      </w:r>
      <w:r w:rsidRPr="005B0486">
        <w:rPr>
          <w:noProof/>
        </w:rPr>
        <w:t>, 170–173.</w:t>
      </w:r>
    </w:p>
    <w:p w14:paraId="3EEB24A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Friston, K., and Buzsáki, G. (2016). The Functional Anatomy of Time: What and When </w:t>
      </w:r>
      <w:r w:rsidRPr="005B0486">
        <w:rPr>
          <w:noProof/>
        </w:rPr>
        <w:lastRenderedPageBreak/>
        <w:t xml:space="preserve">in the Brain Good Enough Brains and Good Enough Models. Trends Cogn. Sci. </w:t>
      </w:r>
      <w:r w:rsidRPr="005B0486">
        <w:rPr>
          <w:i/>
          <w:iCs/>
          <w:noProof/>
        </w:rPr>
        <w:t>20</w:t>
      </w:r>
      <w:r w:rsidRPr="005B0486">
        <w:rPr>
          <w:noProof/>
        </w:rPr>
        <w:t>, 500–511.</w:t>
      </w:r>
    </w:p>
    <w:p w14:paraId="5DE9B7D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arner, A.R., Rowland, D.C., Hwang, S.Y., Baumgaertel, K., Roth, B.L., Kentros, C., and Mayford, M. (2012). Generation of a Synthetic Memory Trace. Science (80-. ). </w:t>
      </w:r>
      <w:r w:rsidRPr="005B0486">
        <w:rPr>
          <w:i/>
          <w:iCs/>
          <w:noProof/>
        </w:rPr>
        <w:t>335</w:t>
      </w:r>
      <w:r w:rsidRPr="005B0486">
        <w:rPr>
          <w:noProof/>
        </w:rPr>
        <w:t>, 1513–1516.</w:t>
      </w:r>
    </w:p>
    <w:p w14:paraId="6A3D99A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hosh, K.K., Burns, L.D., Cocker, E.D., Nimmerjahn, A., Ziv, Y., Gamal, A. El, and Schnitzer, M.J. (2011). Miniaturized integration of a fluorescence microscope. Nat. Methods </w:t>
      </w:r>
      <w:r w:rsidRPr="005B0486">
        <w:rPr>
          <w:i/>
          <w:iCs/>
          <w:noProof/>
        </w:rPr>
        <w:t>8</w:t>
      </w:r>
      <w:r w:rsidRPr="005B0486">
        <w:rPr>
          <w:noProof/>
        </w:rPr>
        <w:t>, 871–878.</w:t>
      </w:r>
    </w:p>
    <w:p w14:paraId="583C758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ill, P.R., Mizumori, S.J.Y., and Smith, D.M. (2011). Hippocampal episode fields develop with learning. Hippocampus </w:t>
      </w:r>
      <w:r w:rsidRPr="005B0486">
        <w:rPr>
          <w:i/>
          <w:iCs/>
          <w:noProof/>
        </w:rPr>
        <w:t>21</w:t>
      </w:r>
      <w:r w:rsidRPr="005B0486">
        <w:rPr>
          <w:noProof/>
        </w:rPr>
        <w:t>, 1240–1249.</w:t>
      </w:r>
    </w:p>
    <w:p w14:paraId="2274CDE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irardeau, G., Benchenane, K., Wiener, S.I., Buzsáki, G., and Zugaro, M.B. (2009). Selective suppression of hippocampal ripples impairs spatial memory. Nat. Neurosci. </w:t>
      </w:r>
      <w:r w:rsidRPr="005B0486">
        <w:rPr>
          <w:i/>
          <w:iCs/>
          <w:noProof/>
        </w:rPr>
        <w:t>12</w:t>
      </w:r>
      <w:r w:rsidRPr="005B0486">
        <w:rPr>
          <w:noProof/>
        </w:rPr>
        <w:t>, 1222–1223.</w:t>
      </w:r>
    </w:p>
    <w:p w14:paraId="760BC9F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onçalves, J.T., Schafer, S.T., and Gage, F.H. (2016). Adult Neurogenesis in the Hippocampus: From Stem Cells to Behavior. Cell </w:t>
      </w:r>
      <w:r w:rsidRPr="005B0486">
        <w:rPr>
          <w:i/>
          <w:iCs/>
          <w:noProof/>
        </w:rPr>
        <w:t>167</w:t>
      </w:r>
      <w:r w:rsidRPr="005B0486">
        <w:rPr>
          <w:noProof/>
        </w:rPr>
        <w:t>, 897–914.</w:t>
      </w:r>
    </w:p>
    <w:p w14:paraId="3D4F172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Goode, T.D., Jin, J., and Maren, S. (2018). Neural circuits for fear relapse. In Neurobiology of Abnormal Emotion and Motivated Behaviors, S. Sangha, and D. Foti, eds. pp. 182–202.</w:t>
      </w:r>
    </w:p>
    <w:p w14:paraId="1E378BD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reenberg, M.E., and Ziff, E.B. (1984). Stimulation of 3T3 cells induces transcription of the c-fos proto-oncogene. Nature </w:t>
      </w:r>
      <w:r w:rsidRPr="005B0486">
        <w:rPr>
          <w:i/>
          <w:iCs/>
          <w:noProof/>
        </w:rPr>
        <w:t>311</w:t>
      </w:r>
      <w:r w:rsidRPr="005B0486">
        <w:rPr>
          <w:noProof/>
        </w:rPr>
        <w:t>, 433–438.</w:t>
      </w:r>
    </w:p>
    <w:p w14:paraId="53FC365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rewe, B.F., Gründemann, J., Kitch, L.J., Lecoq, J.A., Parker, J.G., Marshall, J.D., Larkin, M.C., Jercog, P.E., Grenier, F., Li, J.Z., et al. (2017). Neural ensemble dynamics underlying a long-term associative memory. Nature </w:t>
      </w:r>
      <w:r w:rsidRPr="005B0486">
        <w:rPr>
          <w:i/>
          <w:iCs/>
          <w:noProof/>
        </w:rPr>
        <w:t>543</w:t>
      </w:r>
      <w:r w:rsidRPr="005B0486">
        <w:rPr>
          <w:noProof/>
        </w:rPr>
        <w:t>, 670–675.</w:t>
      </w:r>
    </w:p>
    <w:p w14:paraId="0DBE21F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rosmark, A.D., and Buzsáki, G. (2016). Diversity in neural firing dynamics supports both rigid and learned hippocampal sequences. Science (80-. ). </w:t>
      </w:r>
      <w:r w:rsidRPr="005B0486">
        <w:rPr>
          <w:i/>
          <w:iCs/>
          <w:noProof/>
        </w:rPr>
        <w:t>351</w:t>
      </w:r>
      <w:r w:rsidRPr="005B0486">
        <w:rPr>
          <w:noProof/>
        </w:rPr>
        <w:t>, 1440–1443.</w:t>
      </w:r>
    </w:p>
    <w:p w14:paraId="5228EF1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upta, A.S., van der Meer, M.A.A., Touretzky, D.S., and Redish, A.D. (2012). Segmentation of spatial experience by hippocampal theta sequences. Nat. Neurosci. </w:t>
      </w:r>
      <w:r w:rsidRPr="005B0486">
        <w:rPr>
          <w:i/>
          <w:iCs/>
          <w:noProof/>
        </w:rPr>
        <w:t>15</w:t>
      </w:r>
      <w:r w:rsidRPr="005B0486">
        <w:rPr>
          <w:noProof/>
        </w:rPr>
        <w:t>, 1032–1039.</w:t>
      </w:r>
    </w:p>
    <w:p w14:paraId="07685B3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Guzman, S.J., Schlögl, A., Frotscher, M., and Jonas, P. (2016). Synaptic mechanisms of pattern completion in the hippocampal CA3 network. Science </w:t>
      </w:r>
      <w:r w:rsidRPr="005B0486">
        <w:rPr>
          <w:i/>
          <w:iCs/>
          <w:noProof/>
        </w:rPr>
        <w:t>353</w:t>
      </w:r>
      <w:r w:rsidRPr="005B0486">
        <w:rPr>
          <w:noProof/>
        </w:rPr>
        <w:t>, 1117–1123.</w:t>
      </w:r>
    </w:p>
    <w:p w14:paraId="497EE52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fting, T., Fyhn, M., Molden, S., Moser, M.-B., and Moser, E.I. (2005). Microstructure of a spatial map in the entorhinal cortex. Nature </w:t>
      </w:r>
      <w:r w:rsidRPr="005B0486">
        <w:rPr>
          <w:i/>
          <w:iCs/>
          <w:noProof/>
        </w:rPr>
        <w:t>436</w:t>
      </w:r>
      <w:r w:rsidRPr="005B0486">
        <w:rPr>
          <w:noProof/>
        </w:rPr>
        <w:t>, 801–806.</w:t>
      </w:r>
    </w:p>
    <w:p w14:paraId="2429E32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Hales, J.B., Schlesiger, M.I., Leutgeb, J.K., Squire, L.R., Leutgeb, S., and Clark, R.E. (2014). Medial Entorhinal Cortex Lesions Only Partially Disrupt Hippocampal Place Cells and Hippocampus-Dependent Place Memory. Cell Rep. </w:t>
      </w:r>
      <w:r w:rsidRPr="005B0486">
        <w:rPr>
          <w:i/>
          <w:iCs/>
          <w:noProof/>
        </w:rPr>
        <w:t>9</w:t>
      </w:r>
      <w:r w:rsidRPr="005B0486">
        <w:rPr>
          <w:noProof/>
        </w:rPr>
        <w:t>, 893–901.</w:t>
      </w:r>
    </w:p>
    <w:p w14:paraId="75FC552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mel, E.J.O., Grewe, B.F., Parker, J.G., and Schnitzer, M.J. (2015). Cellular Level Brain Imaging in Behaving Mammals: An Engineering Approach. Neuron </w:t>
      </w:r>
      <w:r w:rsidRPr="005B0486">
        <w:rPr>
          <w:i/>
          <w:iCs/>
          <w:noProof/>
        </w:rPr>
        <w:t>86</w:t>
      </w:r>
      <w:r w:rsidRPr="005B0486">
        <w:rPr>
          <w:noProof/>
        </w:rPr>
        <w:t>, 140–159.</w:t>
      </w:r>
    </w:p>
    <w:p w14:paraId="6C5B173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n, J.-H., Kushner, S.A., Yiu, A.P., Cole, C.J., Matynia, A., Brown, R.A., Neve, R.L., Guzowski, J.F., Silva, A.J., and Josselyn, S.A. (2007). Neuronal Competition and Selection During Memory Formation. Science (80-. ). </w:t>
      </w:r>
      <w:r w:rsidRPr="005B0486">
        <w:rPr>
          <w:i/>
          <w:iCs/>
          <w:noProof/>
        </w:rPr>
        <w:t>316</w:t>
      </w:r>
      <w:r w:rsidRPr="005B0486">
        <w:rPr>
          <w:noProof/>
        </w:rPr>
        <w:t>, 457–460.</w:t>
      </w:r>
    </w:p>
    <w:p w14:paraId="7D96DB1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n, J.-H., Kushner, S.A., Yiu, A.P., Hsiang, H.-L., Buch, T., Waisman, A., Bontempi, B., Neve, R.L., Frankland, P.W., and Josselyn, S.A. (2009). Selective Erasure of a Fear Memory. Science (80-. ). </w:t>
      </w:r>
      <w:r w:rsidRPr="005B0486">
        <w:rPr>
          <w:i/>
          <w:iCs/>
          <w:noProof/>
        </w:rPr>
        <w:t>323</w:t>
      </w:r>
      <w:r w:rsidRPr="005B0486">
        <w:rPr>
          <w:noProof/>
        </w:rPr>
        <w:t>, 1492–1496.</w:t>
      </w:r>
    </w:p>
    <w:p w14:paraId="1F61000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rtley, T., Lever, C., Burgess, N., and O’Keefe, J. (2014). Space in the brain: how the hippocampal formation supports spatial cognition. Philos. Trans. R. Soc. Lond. B. Biol. Sci. </w:t>
      </w:r>
      <w:r w:rsidRPr="005B0486">
        <w:rPr>
          <w:i/>
          <w:iCs/>
          <w:noProof/>
        </w:rPr>
        <w:t>369</w:t>
      </w:r>
      <w:r w:rsidRPr="005B0486">
        <w:rPr>
          <w:noProof/>
        </w:rPr>
        <w:t>, 20120510.</w:t>
      </w:r>
    </w:p>
    <w:p w14:paraId="674A658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sselmo, M.E. (2005). What is the function of hippocampal theta rhythm?—Linking behavioral data to phasic properties of field potential and unit recording data. Hippocampus </w:t>
      </w:r>
      <w:r w:rsidRPr="005B0486">
        <w:rPr>
          <w:i/>
          <w:iCs/>
          <w:noProof/>
        </w:rPr>
        <w:t>15</w:t>
      </w:r>
      <w:r w:rsidRPr="005B0486">
        <w:rPr>
          <w:noProof/>
        </w:rPr>
        <w:t>, 936–949.</w:t>
      </w:r>
    </w:p>
    <w:p w14:paraId="2C24EDB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sselmo, M.E. (2009). A model of episodic memory: Mental time travel along encoded trajectories using grid cells. Neurobiol. Learn. Mem. </w:t>
      </w:r>
      <w:r w:rsidRPr="005B0486">
        <w:rPr>
          <w:i/>
          <w:iCs/>
          <w:noProof/>
        </w:rPr>
        <w:t>92</w:t>
      </w:r>
      <w:r w:rsidRPr="005B0486">
        <w:rPr>
          <w:noProof/>
        </w:rPr>
        <w:t>, 559–573.</w:t>
      </w:r>
    </w:p>
    <w:p w14:paraId="1FC055E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asselmo, M.E., Bodelón, C., and Wyble, B.P. (2002). A Proposed Function for Hippocampal Theta Rhythm: Separate Phases of Encoding and Retrieval Enhance Reversal of Prior Learning. Neural Comput. </w:t>
      </w:r>
      <w:r w:rsidRPr="005B0486">
        <w:rPr>
          <w:i/>
          <w:iCs/>
          <w:noProof/>
        </w:rPr>
        <w:t>14</w:t>
      </w:r>
      <w:r w:rsidRPr="005B0486">
        <w:rPr>
          <w:noProof/>
        </w:rPr>
        <w:t>, 793–817.</w:t>
      </w:r>
    </w:p>
    <w:p w14:paraId="30AB6EC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Hebb, D. (1949). The Organization of Behavior (New York: Wiley &amp; Sons).</w:t>
      </w:r>
    </w:p>
    <w:p w14:paraId="3BC4D00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enze, D.A., Wittner, L., and Buzsáki, G. (2002). Single granule cells reliably discharge targets in the hippocampal CA3 network in vivo. Nat. Neurosci. </w:t>
      </w:r>
      <w:r w:rsidRPr="005B0486">
        <w:rPr>
          <w:i/>
          <w:iCs/>
          <w:noProof/>
        </w:rPr>
        <w:t>5</w:t>
      </w:r>
      <w:r w:rsidRPr="005B0486">
        <w:rPr>
          <w:noProof/>
        </w:rPr>
        <w:t>, 790–795.</w:t>
      </w:r>
    </w:p>
    <w:p w14:paraId="086DAEA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erry, C., Ciocchi, S., Senn, V., Demmou, L., Müller, C., and Lüthi, A. (2008). Switching on and off fear by distinct neuronal circuits. Nature </w:t>
      </w:r>
      <w:r w:rsidRPr="005B0486">
        <w:rPr>
          <w:i/>
          <w:iCs/>
          <w:noProof/>
        </w:rPr>
        <w:t>454</w:t>
      </w:r>
      <w:r w:rsidRPr="005B0486">
        <w:rPr>
          <w:noProof/>
        </w:rPr>
        <w:t>, 600–606.</w:t>
      </w:r>
    </w:p>
    <w:p w14:paraId="72D21E2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eys, J.G., and Dombeck, D.A. (2018). Evidence for a subcircuit in medial entorhinal cortex representing elapsed time during immobility. Nat. Neurosci. </w:t>
      </w:r>
      <w:r w:rsidRPr="005B0486">
        <w:rPr>
          <w:i/>
          <w:iCs/>
          <w:noProof/>
        </w:rPr>
        <w:t>21</w:t>
      </w:r>
      <w:r w:rsidRPr="005B0486">
        <w:rPr>
          <w:noProof/>
        </w:rPr>
        <w:t>, 1574–1582.</w:t>
      </w:r>
    </w:p>
    <w:p w14:paraId="01DB7DB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itti, F.L., and Siegelbaum, S.A. (2014). The hippocampal CA2 region is essential for social memory. Nature </w:t>
      </w:r>
      <w:r w:rsidRPr="005B0486">
        <w:rPr>
          <w:i/>
          <w:iCs/>
          <w:noProof/>
        </w:rPr>
        <w:t>508</w:t>
      </w:r>
      <w:r w:rsidRPr="005B0486">
        <w:rPr>
          <w:noProof/>
        </w:rPr>
        <w:t>, 88–92.</w:t>
      </w:r>
    </w:p>
    <w:p w14:paraId="5C7263C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ltmaat, A., and Caroni, P. (2016). Functional and structural underpinnings of neuronal </w:t>
      </w:r>
      <w:r w:rsidRPr="005B0486">
        <w:rPr>
          <w:noProof/>
        </w:rPr>
        <w:lastRenderedPageBreak/>
        <w:t xml:space="preserve">assembly formation in learning. Nat. Neurosci. </w:t>
      </w:r>
      <w:r w:rsidRPr="005B0486">
        <w:rPr>
          <w:i/>
          <w:iCs/>
          <w:noProof/>
        </w:rPr>
        <w:t>19</w:t>
      </w:r>
      <w:r w:rsidRPr="005B0486">
        <w:rPr>
          <w:noProof/>
        </w:rPr>
        <w:t>, 1553–1562.</w:t>
      </w:r>
    </w:p>
    <w:p w14:paraId="2B6B30D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ward, M.W., and Eichenbaum, H. (2013). The hippocampus, time, and memory across scales. J. Exp. Psychol. Gen. </w:t>
      </w:r>
      <w:r w:rsidRPr="005B0486">
        <w:rPr>
          <w:i/>
          <w:iCs/>
          <w:noProof/>
        </w:rPr>
        <w:t>142</w:t>
      </w:r>
      <w:r w:rsidRPr="005B0486">
        <w:rPr>
          <w:noProof/>
        </w:rPr>
        <w:t>, 1211–1230.</w:t>
      </w:r>
    </w:p>
    <w:p w14:paraId="4A3CE37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ward, M.W., and Eichenbaum, H. (2015). Time and space in the hippocampus. Brain Res. </w:t>
      </w:r>
      <w:r w:rsidRPr="005B0486">
        <w:rPr>
          <w:i/>
          <w:iCs/>
          <w:noProof/>
        </w:rPr>
        <w:t>1621</w:t>
      </w:r>
      <w:r w:rsidRPr="005B0486">
        <w:rPr>
          <w:noProof/>
        </w:rPr>
        <w:t>, 345–354.</w:t>
      </w:r>
    </w:p>
    <w:p w14:paraId="1CEF641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ward, M.W., Fotedar, M.S., Datey, A. V, and Hasselmo, M.E. (2005). The temporal context model in spatial navigation and relational learning: toward a common explanation of medial temporal lobe function across domains. Psychol. Rev. </w:t>
      </w:r>
      <w:r w:rsidRPr="005B0486">
        <w:rPr>
          <w:i/>
          <w:iCs/>
          <w:noProof/>
        </w:rPr>
        <w:t>112</w:t>
      </w:r>
      <w:r w:rsidRPr="005B0486">
        <w:rPr>
          <w:noProof/>
        </w:rPr>
        <w:t>, 75–116.</w:t>
      </w:r>
    </w:p>
    <w:p w14:paraId="26E0672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ward, M.W., MacDonald, C.J., Tiganj, Z., Shankar, K.H., Du, Q., Hasselmo, M.E., and Eichenbaum, H. (2014). A Unified Mathematical Framework for Coding Time, Space, and Sequences in the Hippocampal Region. J. Neurosci. </w:t>
      </w:r>
      <w:r w:rsidRPr="005B0486">
        <w:rPr>
          <w:i/>
          <w:iCs/>
          <w:noProof/>
        </w:rPr>
        <w:t>34</w:t>
      </w:r>
      <w:r w:rsidRPr="005B0486">
        <w:rPr>
          <w:noProof/>
        </w:rPr>
        <w:t>, 4692–4707.</w:t>
      </w:r>
    </w:p>
    <w:p w14:paraId="09E1387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oward, M.W., Shankar, K.H., Aue, W.R., and Criss, A.H. (2015). A distributed representation of internal time. Psychol. Rev. </w:t>
      </w:r>
      <w:r w:rsidRPr="005B0486">
        <w:rPr>
          <w:i/>
          <w:iCs/>
          <w:noProof/>
        </w:rPr>
        <w:t>122</w:t>
      </w:r>
      <w:r w:rsidRPr="005B0486">
        <w:rPr>
          <w:noProof/>
        </w:rPr>
        <w:t>, 24–53.</w:t>
      </w:r>
    </w:p>
    <w:p w14:paraId="204071D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Hsiang, H.-L., Epp, J.R., van den Oever, M.C., Yan, C., Rashid, A.J., Insel, N., Ye, L., Niibori, Y., Deisseroth, K., Frankland, P.W., et al. (2014). Manipulating a “Cocaine Engram” in Mice. J. Neurosci. </w:t>
      </w:r>
      <w:r w:rsidRPr="005B0486">
        <w:rPr>
          <w:i/>
          <w:iCs/>
          <w:noProof/>
        </w:rPr>
        <w:t>34</w:t>
      </w:r>
      <w:r w:rsidRPr="005B0486">
        <w:rPr>
          <w:noProof/>
        </w:rPr>
        <w:t>, 14115–14127.</w:t>
      </w:r>
    </w:p>
    <w:p w14:paraId="635C36E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Ito, H.T., Zhang, S.-J., Witter, M.P., Moser, E.I., and Moser, M.-B. (2015). A prefrontal–thalamo–hippocampal circuit for goal-directed spatial navigation. Nature </w:t>
      </w:r>
      <w:r w:rsidRPr="005B0486">
        <w:rPr>
          <w:i/>
          <w:iCs/>
          <w:noProof/>
        </w:rPr>
        <w:t>522</w:t>
      </w:r>
      <w:r w:rsidRPr="005B0486">
        <w:rPr>
          <w:noProof/>
        </w:rPr>
        <w:t>, 50–55.</w:t>
      </w:r>
    </w:p>
    <w:p w14:paraId="63B3D23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Itskov, V., Curto, C., Pastalkova, E., and Buzsáki, G. (2011). Cell assembly sequences arising from spike threshold adaptation keep track of time in the hippocampus. J. Neurosci. </w:t>
      </w:r>
      <w:r w:rsidRPr="005B0486">
        <w:rPr>
          <w:i/>
          <w:iCs/>
          <w:noProof/>
        </w:rPr>
        <w:t>31</w:t>
      </w:r>
      <w:r w:rsidRPr="005B0486">
        <w:rPr>
          <w:noProof/>
        </w:rPr>
        <w:t>, 2828–2834.</w:t>
      </w:r>
    </w:p>
    <w:p w14:paraId="0493DFE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adhav, S.P., Kemere, C., German, P.W., and Frank, L.M. (2012). Awake Hippocampal Sharp-Wave Ripples Support Spatial Memory. Science (80-. ). </w:t>
      </w:r>
      <w:r w:rsidRPr="005B0486">
        <w:rPr>
          <w:i/>
          <w:iCs/>
          <w:noProof/>
        </w:rPr>
        <w:t>336</w:t>
      </w:r>
      <w:r w:rsidRPr="005B0486">
        <w:rPr>
          <w:noProof/>
        </w:rPr>
        <w:t>, 1454–1458.</w:t>
      </w:r>
    </w:p>
    <w:p w14:paraId="3801273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ay, T.M., and Witter, M.P. (1991). Distribution of hippocampal CA1 and subicular efferents in the prefrontal cortex of the rat studied by means of anterograde transport ofPhaseolus vulgaris-leucoagglutinin. J. Comp. Neurol. </w:t>
      </w:r>
      <w:r w:rsidRPr="005B0486">
        <w:rPr>
          <w:i/>
          <w:iCs/>
          <w:noProof/>
        </w:rPr>
        <w:t>313</w:t>
      </w:r>
      <w:r w:rsidRPr="005B0486">
        <w:rPr>
          <w:noProof/>
        </w:rPr>
        <w:t>, 574–586.</w:t>
      </w:r>
    </w:p>
    <w:p w14:paraId="1F4A265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enkins, L.J., and Ranganath, C. (2010). Prefrontal and medial temporal lobe activity at encoding predicts temporal context memory. J. Neurosci. </w:t>
      </w:r>
      <w:r w:rsidRPr="005B0486">
        <w:rPr>
          <w:i/>
          <w:iCs/>
          <w:noProof/>
        </w:rPr>
        <w:t>30</w:t>
      </w:r>
      <w:r w:rsidRPr="005B0486">
        <w:rPr>
          <w:noProof/>
        </w:rPr>
        <w:t>, 15558–15565.</w:t>
      </w:r>
    </w:p>
    <w:p w14:paraId="7AADF51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ezek, K., Henriksen, E.J., Treves, A., Moser, E.I., and Moser, M.-B. (2011). Theta-paced flickering between place-cell maps in the hippocampus. Nature </w:t>
      </w:r>
      <w:r w:rsidRPr="005B0486">
        <w:rPr>
          <w:i/>
          <w:iCs/>
          <w:noProof/>
        </w:rPr>
        <w:t>478</w:t>
      </w:r>
      <w:r w:rsidRPr="005B0486">
        <w:rPr>
          <w:noProof/>
        </w:rPr>
        <w:t>, 246–249.</w:t>
      </w:r>
    </w:p>
    <w:p w14:paraId="7EA0DF4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ohnson, A., and Redish, A.D. (2007). Neural Ensembles in CA3 Transiently Encode Paths Forward of the Animal at a Decision Point. J. Neurosci. </w:t>
      </w:r>
      <w:r w:rsidRPr="005B0486">
        <w:rPr>
          <w:i/>
          <w:iCs/>
          <w:noProof/>
        </w:rPr>
        <w:t>27</w:t>
      </w:r>
      <w:r w:rsidRPr="005B0486">
        <w:rPr>
          <w:noProof/>
        </w:rPr>
        <w:t>, 12176–12189.</w:t>
      </w:r>
    </w:p>
    <w:p w14:paraId="7CA38CB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Josselyn, S.A., Köhler, S., and Frankland, P.W. (2015). Finding the engram. Nat. Rev. Neurosci. </w:t>
      </w:r>
      <w:r w:rsidRPr="005B0486">
        <w:rPr>
          <w:i/>
          <w:iCs/>
          <w:noProof/>
        </w:rPr>
        <w:t>16</w:t>
      </w:r>
      <w:r w:rsidRPr="005B0486">
        <w:rPr>
          <w:noProof/>
        </w:rPr>
        <w:t>, 521–534.</w:t>
      </w:r>
    </w:p>
    <w:p w14:paraId="295A89D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Jung, M.W., and McNaughton, B.L. (1993). Spatial selectivity of unit activity in the hippocampal granular layer. Hippocampus </w:t>
      </w:r>
      <w:r w:rsidRPr="005B0486">
        <w:rPr>
          <w:i/>
          <w:iCs/>
          <w:noProof/>
        </w:rPr>
        <w:t>3</w:t>
      </w:r>
      <w:r w:rsidRPr="005B0486">
        <w:rPr>
          <w:noProof/>
        </w:rPr>
        <w:t>, 165–182.</w:t>
      </w:r>
    </w:p>
    <w:p w14:paraId="116802D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5B0486">
        <w:rPr>
          <w:i/>
          <w:iCs/>
          <w:noProof/>
        </w:rPr>
        <w:t>93</w:t>
      </w:r>
      <w:r w:rsidRPr="005B0486">
        <w:rPr>
          <w:noProof/>
        </w:rPr>
        <w:t>, 1480–1492.e6.</w:t>
      </w:r>
    </w:p>
    <w:p w14:paraId="5E408E0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aralis, N., Dejean, C., Chaudun, F., Khoder, S., Rozeske, R.R., Wurtz, H., Bagur, S., Benchenane, K., Sirota, A., Courtin, J., et al. (2016). 4-Hz oscillations synchronize prefrontal–amygdala circuits during fear behavior. Nat. Neurosci. </w:t>
      </w:r>
      <w:r w:rsidRPr="005B0486">
        <w:rPr>
          <w:i/>
          <w:iCs/>
          <w:noProof/>
        </w:rPr>
        <w:t>19</w:t>
      </w:r>
      <w:r w:rsidRPr="005B0486">
        <w:rPr>
          <w:noProof/>
        </w:rPr>
        <w:t>, 605–612.</w:t>
      </w:r>
    </w:p>
    <w:p w14:paraId="6D95595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ay, K., Sosa, M., Chung, J.E., Karlsson, M.P., Larkin, M.C., and Frank, L.M. (2016). A hippocampal network for spatial coding during immobility and sleep. Nature </w:t>
      </w:r>
      <w:r w:rsidRPr="005B0486">
        <w:rPr>
          <w:i/>
          <w:iCs/>
          <w:noProof/>
        </w:rPr>
        <w:t>531</w:t>
      </w:r>
      <w:r w:rsidRPr="005B0486">
        <w:rPr>
          <w:noProof/>
        </w:rPr>
        <w:t>.</w:t>
      </w:r>
    </w:p>
    <w:p w14:paraId="159049C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eene, C.S., Bladon, J., McKenzie, S., Liu, C.D., O’Keefe, J., and Eichenbaum, H. (2016). Complementary Functional Organization of Neuronal Activity Patterns in the Perirhinal, Lateral Entorhinal, and Medial Entorhinal Cortices. J. Neurosci. </w:t>
      </w:r>
      <w:r w:rsidRPr="005B0486">
        <w:rPr>
          <w:i/>
          <w:iCs/>
          <w:noProof/>
        </w:rPr>
        <w:t>36</w:t>
      </w:r>
      <w:r w:rsidRPr="005B0486">
        <w:rPr>
          <w:noProof/>
        </w:rPr>
        <w:t>, 3660–3675.</w:t>
      </w:r>
    </w:p>
    <w:p w14:paraId="5B6BFB2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einath, A.T., Julian, J.B., Epstein, R.A., and Muzzio, I.A. (2017). Environmental Geometry Aligns the Hippocampal Map during Spatial Reorientation. Curr. Biol. </w:t>
      </w:r>
      <w:r w:rsidRPr="005B0486">
        <w:rPr>
          <w:i/>
          <w:iCs/>
          <w:noProof/>
        </w:rPr>
        <w:t>27</w:t>
      </w:r>
      <w:r w:rsidRPr="005B0486">
        <w:rPr>
          <w:noProof/>
        </w:rPr>
        <w:t>.</w:t>
      </w:r>
    </w:p>
    <w:p w14:paraId="588E5A5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entros, C., Hargreaves, E., Hawkins, R.D., Kandel, E.R., Shapiro, M., and Muller, R. V. (1998). Abolition of Long-Term Stability of New Hippocampal Place Cell Maps by NMDA Receptor Blockade. Science (80-. ). </w:t>
      </w:r>
      <w:r w:rsidRPr="005B0486">
        <w:rPr>
          <w:i/>
          <w:iCs/>
          <w:noProof/>
        </w:rPr>
        <w:t>280</w:t>
      </w:r>
      <w:r w:rsidRPr="005B0486">
        <w:rPr>
          <w:noProof/>
        </w:rPr>
        <w:t>, 2121–2126.</w:t>
      </w:r>
    </w:p>
    <w:p w14:paraId="682D63C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err, K.M., Agster, K.L., Furtak, S.C., and Burwell, R.D. (2007). Functional neuroanatomy of the parahippocampal region: The lateral and medial entorhinal areas. Hippocampus </w:t>
      </w:r>
      <w:r w:rsidRPr="005B0486">
        <w:rPr>
          <w:i/>
          <w:iCs/>
          <w:noProof/>
        </w:rPr>
        <w:t>17</w:t>
      </w:r>
      <w:r w:rsidRPr="005B0486">
        <w:rPr>
          <w:noProof/>
        </w:rPr>
        <w:t>, 697–708.</w:t>
      </w:r>
    </w:p>
    <w:p w14:paraId="305A63E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im, W. Bin, and Cho, J.-H. (2017). Synaptic Targeting of Double-Projecting Ventral CA1 Hippocampal Neurons to the Medial Prefrontal Cortex and Basal Amygdala. J. Neurosci. </w:t>
      </w:r>
      <w:r w:rsidRPr="005B0486">
        <w:rPr>
          <w:i/>
          <w:iCs/>
          <w:noProof/>
        </w:rPr>
        <w:t>37</w:t>
      </w:r>
      <w:r w:rsidRPr="005B0486">
        <w:rPr>
          <w:noProof/>
        </w:rPr>
        <w:t>, 4868–4882.</w:t>
      </w:r>
    </w:p>
    <w:p w14:paraId="16B8344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im, D., Paré, D., and Nair, S.S. (2013). Assignment of Model Amygdala Neurons to the Fear Memory Trace Depends on Competitive Synaptic Interactions. J. Neurosci. </w:t>
      </w:r>
      <w:r w:rsidRPr="005B0486">
        <w:rPr>
          <w:i/>
          <w:iCs/>
          <w:noProof/>
        </w:rPr>
        <w:t>33</w:t>
      </w:r>
      <w:r w:rsidRPr="005B0486">
        <w:rPr>
          <w:noProof/>
        </w:rPr>
        <w:t>, 14354–14358.</w:t>
      </w:r>
    </w:p>
    <w:p w14:paraId="33BA053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insky, N.R., Sullivan, D.W., Mau, W., Hasselmo, M.E., and Eichenbaum, H. (2018). Hippocampal Place Fields Maintain a Coherent and Flexible Map across Long Timescales. Curr. Biol. </w:t>
      </w:r>
      <w:r w:rsidRPr="005B0486">
        <w:rPr>
          <w:i/>
          <w:iCs/>
          <w:noProof/>
        </w:rPr>
        <w:t>28</w:t>
      </w:r>
      <w:r w:rsidRPr="005B0486">
        <w:rPr>
          <w:noProof/>
        </w:rPr>
        <w:t>, 3578–3588.e6.</w:t>
      </w:r>
    </w:p>
    <w:p w14:paraId="026814F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Kishi, T., Tsumori, T., Yokota, S., and Yasui, Y. (2006). Topographical projection from the hippocampal formation to the amygdala: A combined anterograde and retrograde tracing study in the rat. J. Comp. Neurol. </w:t>
      </w:r>
      <w:r w:rsidRPr="005B0486">
        <w:rPr>
          <w:i/>
          <w:iCs/>
          <w:noProof/>
        </w:rPr>
        <w:t>496</w:t>
      </w:r>
      <w:r w:rsidRPr="005B0486">
        <w:rPr>
          <w:noProof/>
        </w:rPr>
        <w:t>, 349–368.</w:t>
      </w:r>
    </w:p>
    <w:p w14:paraId="6DF9CBE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itamura, T., Pignatelli, M., Suh, J., Kohara, K., Yoshiki, A., Abe, K., and Tonegawa, S. (2014). Island Cells Control Temporal Association Memory. Science (80-. ). </w:t>
      </w:r>
      <w:r w:rsidRPr="005B0486">
        <w:rPr>
          <w:i/>
          <w:iCs/>
          <w:noProof/>
        </w:rPr>
        <w:t>343</w:t>
      </w:r>
      <w:r w:rsidRPr="005B0486">
        <w:rPr>
          <w:noProof/>
        </w:rPr>
        <w:t>, 896–901.</w:t>
      </w:r>
    </w:p>
    <w:p w14:paraId="230F69C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ohara, K., Pignatelli, M., Rivest, A.J., Jung, H.-Y., Kitamura, T., Suh, J., Frank, D., Kajikawa, K., Mise, N., Obata, Y., et al. (2014). Cell type–specific genetic and optogenetic tools reveal hippocampal CA2 circuits. Nat. Neurosci. </w:t>
      </w:r>
      <w:r w:rsidRPr="005B0486">
        <w:rPr>
          <w:i/>
          <w:iCs/>
          <w:noProof/>
        </w:rPr>
        <w:t>17</w:t>
      </w:r>
      <w:r w:rsidRPr="005B0486">
        <w:rPr>
          <w:noProof/>
        </w:rPr>
        <w:t>, 269–279.</w:t>
      </w:r>
    </w:p>
    <w:p w14:paraId="2158FAF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öhler, C. (1988). Intrinsic connections of the retrohippocampal region in the rat brain: III. The lateral entorhinal area. J. Comp. Neurol. </w:t>
      </w:r>
      <w:r w:rsidRPr="005B0486">
        <w:rPr>
          <w:i/>
          <w:iCs/>
          <w:noProof/>
        </w:rPr>
        <w:t>271</w:t>
      </w:r>
      <w:r w:rsidRPr="005B0486">
        <w:rPr>
          <w:noProof/>
        </w:rPr>
        <w:t>, 208–228.</w:t>
      </w:r>
    </w:p>
    <w:p w14:paraId="6DA188A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omorowski, R.W., Manns, J.R., and Eichenbaum, H. (2009). Robust Conjunctive Item-Place Coding by Hippocampal Neurons Parallels Learning What Happens Where. J. Neurosci. </w:t>
      </w:r>
      <w:r w:rsidRPr="005B0486">
        <w:rPr>
          <w:i/>
          <w:iCs/>
          <w:noProof/>
        </w:rPr>
        <w:t>29</w:t>
      </w:r>
      <w:r w:rsidRPr="005B0486">
        <w:rPr>
          <w:noProof/>
        </w:rPr>
        <w:t>, 9918–9929.</w:t>
      </w:r>
    </w:p>
    <w:p w14:paraId="6903AF0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raus, B.J., Robinson II, R.J., White, J.A., Eichenbaum, H., and Hasselmo, M.E. (2013). Hippocampal “Time Cells”: Time versus Path Integration. Neuron </w:t>
      </w:r>
      <w:r w:rsidRPr="005B0486">
        <w:rPr>
          <w:i/>
          <w:iCs/>
          <w:noProof/>
        </w:rPr>
        <w:t>78</w:t>
      </w:r>
      <w:r w:rsidRPr="005B0486">
        <w:rPr>
          <w:noProof/>
        </w:rPr>
        <w:t>, 1090–1101.</w:t>
      </w:r>
    </w:p>
    <w:p w14:paraId="4D5F7DD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Kraus, B.J., Brandon, M.P., Robinson, R.J., Connerney, M.A., Hasselmo, M.E., and Eichenbaum, H. (2015). During Running in Place, Grid Cells Integrate Elapsed Time and Distance Run. Neuron </w:t>
      </w:r>
      <w:r w:rsidRPr="005B0486">
        <w:rPr>
          <w:i/>
          <w:iCs/>
          <w:noProof/>
        </w:rPr>
        <w:t>88</w:t>
      </w:r>
      <w:r w:rsidRPr="005B0486">
        <w:rPr>
          <w:noProof/>
        </w:rPr>
        <w:t>, 578–589.</w:t>
      </w:r>
    </w:p>
    <w:p w14:paraId="636B34B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Lashley, K. (1950). In search of the engram. In Society of Experimental Biology Symposium, pp. 454–482.</w:t>
      </w:r>
    </w:p>
    <w:p w14:paraId="22D300C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de Lavilléon, G., Lacroix, M.M., Rondi-Reig, L., and Benchenane, K. (2015). Explicit memory creation during sleep demonstrates a causal role of place cells in navigation. Nat. Neurosci. </w:t>
      </w:r>
      <w:r w:rsidRPr="005B0486">
        <w:rPr>
          <w:i/>
          <w:iCs/>
          <w:noProof/>
        </w:rPr>
        <w:t>18</w:t>
      </w:r>
      <w:r w:rsidRPr="005B0486">
        <w:rPr>
          <w:noProof/>
        </w:rPr>
        <w:t>, 493–495.</w:t>
      </w:r>
    </w:p>
    <w:p w14:paraId="13D12B5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doux, J.E. (1995). Emotion: Clues from the Brain. Annu. Rev. Psychol. </w:t>
      </w:r>
      <w:r w:rsidRPr="005B0486">
        <w:rPr>
          <w:i/>
          <w:iCs/>
          <w:noProof/>
        </w:rPr>
        <w:t>46</w:t>
      </w:r>
      <w:r w:rsidRPr="005B0486">
        <w:rPr>
          <w:noProof/>
        </w:rPr>
        <w:t>, 209–235.</w:t>
      </w:r>
    </w:p>
    <w:p w14:paraId="5A78245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e, A.K., and Wilson, M.A. (2002). Memory of sequential experience in the hippocampus during slow wave sleep. Neuron </w:t>
      </w:r>
      <w:r w:rsidRPr="005B0486">
        <w:rPr>
          <w:i/>
          <w:iCs/>
          <w:noProof/>
        </w:rPr>
        <w:t>36</w:t>
      </w:r>
      <w:r w:rsidRPr="005B0486">
        <w:rPr>
          <w:noProof/>
        </w:rPr>
        <w:t>, 1183–1194.</w:t>
      </w:r>
    </w:p>
    <w:p w14:paraId="4E16C38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e, H., Wang, C., Deshmukh, S.S., and Knierim, J.J. (2015). Neural Population Evidence of Functional Heterogeneity along the CA3 Transverse Axis: Pattern Completion versus Pattern Separation. Neuron </w:t>
      </w:r>
      <w:r w:rsidRPr="005B0486">
        <w:rPr>
          <w:i/>
          <w:iCs/>
          <w:noProof/>
        </w:rPr>
        <w:t>87</w:t>
      </w:r>
      <w:r w:rsidRPr="005B0486">
        <w:rPr>
          <w:noProof/>
        </w:rPr>
        <w:t>, 1093–1105.</w:t>
      </w:r>
    </w:p>
    <w:p w14:paraId="5A579BB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e, I., Yoganarasimha, D., Rao, G., and Knierim, J.J. (2004). Comparison of population coherence of place cells in hippocampal subfields CA1 and CA3. Nature </w:t>
      </w:r>
      <w:r w:rsidRPr="005B0486">
        <w:rPr>
          <w:i/>
          <w:iCs/>
          <w:noProof/>
        </w:rPr>
        <w:t>430</w:t>
      </w:r>
      <w:r w:rsidRPr="005B0486">
        <w:rPr>
          <w:noProof/>
        </w:rPr>
        <w:t>, 456–459.</w:t>
      </w:r>
    </w:p>
    <w:p w14:paraId="6DFD592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Leibold, C., Gundlfinger, A., Schmidt, R., Thurley, K., Schmitz, D., and Kempter, R. (2008). Temporal compression mediated by short-term synaptic plasticity. Proc. Natl. Acad. Sci. </w:t>
      </w:r>
      <w:r w:rsidRPr="005B0486">
        <w:rPr>
          <w:i/>
          <w:iCs/>
          <w:noProof/>
        </w:rPr>
        <w:t>105</w:t>
      </w:r>
      <w:r w:rsidRPr="005B0486">
        <w:rPr>
          <w:noProof/>
        </w:rPr>
        <w:t>, 4417–4422.</w:t>
      </w:r>
    </w:p>
    <w:p w14:paraId="2B52045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nck-Santini, P.-P., Fenton, A.A., and Muller, R.U. (2008). Discharge properties of hippocampal neurons during performance of a jump avoidance task. J. Neurosci. </w:t>
      </w:r>
      <w:r w:rsidRPr="005B0486">
        <w:rPr>
          <w:i/>
          <w:iCs/>
          <w:noProof/>
        </w:rPr>
        <w:t>28</w:t>
      </w:r>
      <w:r w:rsidRPr="005B0486">
        <w:rPr>
          <w:noProof/>
        </w:rPr>
        <w:t>, 6773–6786.</w:t>
      </w:r>
    </w:p>
    <w:p w14:paraId="047C2E2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utgeb, J.K., Leutgeb, S., Moser, M.-B., and Moser, E.I. (2007). Pattern Separation in the Dentate Gyrus and CA3 of the Hippocampus. Science (80-. ). </w:t>
      </w:r>
      <w:r w:rsidRPr="005B0486">
        <w:rPr>
          <w:i/>
          <w:iCs/>
          <w:noProof/>
        </w:rPr>
        <w:t>315</w:t>
      </w:r>
      <w:r w:rsidRPr="005B0486">
        <w:rPr>
          <w:noProof/>
        </w:rPr>
        <w:t>, 961–966.</w:t>
      </w:r>
    </w:p>
    <w:p w14:paraId="2B02834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vy, W.B. (1996). A sequence predicting CA3 is a flexible associator that learns and uses context to solve hippocampal-like tasks. Hippocampus </w:t>
      </w:r>
      <w:r w:rsidRPr="005B0486">
        <w:rPr>
          <w:i/>
          <w:iCs/>
          <w:noProof/>
        </w:rPr>
        <w:t>6</w:t>
      </w:r>
      <w:r w:rsidRPr="005B0486">
        <w:rPr>
          <w:noProof/>
        </w:rPr>
        <w:t>, 579–590.</w:t>
      </w:r>
    </w:p>
    <w:p w14:paraId="1A72113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vy, W.B., Hocking, A.B., and Wu, X. (2005). Interpreting hippocampal function as recoding and forecasting. Neural Networks </w:t>
      </w:r>
      <w:r w:rsidRPr="005B0486">
        <w:rPr>
          <w:i/>
          <w:iCs/>
          <w:noProof/>
        </w:rPr>
        <w:t>18</w:t>
      </w:r>
      <w:r w:rsidRPr="005B0486">
        <w:rPr>
          <w:noProof/>
        </w:rPr>
        <w:t>, 1242–1264.</w:t>
      </w:r>
    </w:p>
    <w:p w14:paraId="250BDC4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ewis, P.A., and Durrant, S.J. (2011). Overlapping memory replay during sleep builds cognitive schemata. Trends Cogn. Sci. </w:t>
      </w:r>
      <w:r w:rsidRPr="005B0486">
        <w:rPr>
          <w:i/>
          <w:iCs/>
          <w:noProof/>
        </w:rPr>
        <w:t>15</w:t>
      </w:r>
      <w:r w:rsidRPr="005B0486">
        <w:rPr>
          <w:noProof/>
        </w:rPr>
        <w:t>, 343–351.</w:t>
      </w:r>
    </w:p>
    <w:p w14:paraId="530D589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ikhtik, E., Stujenske, J.M., A Topiwala, M., Harris, A.Z., and Gordon, J.A. (2014). Prefrontal entrainment of amygdala activity signals safety in learned fear and innate anxiety. Nat. Neurosci. </w:t>
      </w:r>
      <w:r w:rsidRPr="005B0486">
        <w:rPr>
          <w:i/>
          <w:iCs/>
          <w:noProof/>
        </w:rPr>
        <w:t>17</w:t>
      </w:r>
      <w:r w:rsidRPr="005B0486">
        <w:rPr>
          <w:noProof/>
        </w:rPr>
        <w:t>, 106–113.</w:t>
      </w:r>
    </w:p>
    <w:p w14:paraId="420C94C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isman, J., and Redish, A.D.D. (2009). Prediction, sequences and the hippocampus. </w:t>
      </w:r>
      <w:r w:rsidRPr="005B0486">
        <w:rPr>
          <w:i/>
          <w:iCs/>
          <w:noProof/>
        </w:rPr>
        <w:t>364</w:t>
      </w:r>
      <w:r w:rsidRPr="005B0486">
        <w:rPr>
          <w:noProof/>
        </w:rPr>
        <w:t>.</w:t>
      </w:r>
    </w:p>
    <w:p w14:paraId="77B4CD7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isman, J., Cooper, K., Sehgal, M., and Silva, A.J. (2018). Memory formation depends on both synapse-specific modifications of synaptic strength and cell-specific increases in excitability. Nat. Neurosci. </w:t>
      </w:r>
      <w:r w:rsidRPr="005B0486">
        <w:rPr>
          <w:i/>
          <w:iCs/>
          <w:noProof/>
        </w:rPr>
        <w:t>21</w:t>
      </w:r>
      <w:r w:rsidRPr="005B0486">
        <w:rPr>
          <w:noProof/>
        </w:rPr>
        <w:t>, 309–314.</w:t>
      </w:r>
    </w:p>
    <w:p w14:paraId="6E3C38E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iu, K., Sibille, J., and Dragoi, G. (2018). Generative Predictive Codes by Multiplexed Hippocampal Neuronal Tuplets. Neuron </w:t>
      </w:r>
      <w:r w:rsidRPr="005B0486">
        <w:rPr>
          <w:i/>
          <w:iCs/>
          <w:noProof/>
        </w:rPr>
        <w:t>99</w:t>
      </w:r>
      <w:r w:rsidRPr="005B0486">
        <w:rPr>
          <w:noProof/>
        </w:rPr>
        <w:t>, 1329–1341.e6.</w:t>
      </w:r>
    </w:p>
    <w:p w14:paraId="175F155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iu, X., Ramirez, S., Pang, P.T., Puryear, C.B., Govindarajan, A., Deisseroth, K., and Tonegawa, S. (2012). Optogenetic stimulation of a hippocampal engram activates fear memory recall. Nature </w:t>
      </w:r>
      <w:r w:rsidRPr="005B0486">
        <w:rPr>
          <w:i/>
          <w:iCs/>
          <w:noProof/>
        </w:rPr>
        <w:t>484</w:t>
      </w:r>
      <w:r w:rsidRPr="005B0486">
        <w:rPr>
          <w:noProof/>
        </w:rPr>
        <w:t>, 381–385.</w:t>
      </w:r>
    </w:p>
    <w:p w14:paraId="35C258F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lorens-Martín, M., Jurado-Arjona, J., Avila, J., and Hernández, F. (2015). Novel connection between newborn granule neurons and the hippocampal CA2 field. Exp. Neurol. </w:t>
      </w:r>
      <w:r w:rsidRPr="005B0486">
        <w:rPr>
          <w:i/>
          <w:iCs/>
          <w:noProof/>
        </w:rPr>
        <w:t>263</w:t>
      </w:r>
      <w:r w:rsidRPr="005B0486">
        <w:rPr>
          <w:noProof/>
        </w:rPr>
        <w:t>, 285–292.</w:t>
      </w:r>
    </w:p>
    <w:p w14:paraId="7BDCA61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Lorente de Nó, R. (1934). Studies on the structure of the cerebral cortex. II. Continuation of the study of the ammonic system. J. Für Psychol. Und Neurol.</w:t>
      </w:r>
    </w:p>
    <w:p w14:paraId="5ADCCBC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Louie, K., and Wilson, M.A. (2001). Temporally Structured Replay of Awake </w:t>
      </w:r>
      <w:r w:rsidRPr="005B0486">
        <w:rPr>
          <w:noProof/>
        </w:rPr>
        <w:lastRenderedPageBreak/>
        <w:t xml:space="preserve">Hippocampal Ensemble Activity during Rapid Eye Movement Sleep. Neuron </w:t>
      </w:r>
      <w:r w:rsidRPr="005B0486">
        <w:rPr>
          <w:i/>
          <w:iCs/>
          <w:noProof/>
        </w:rPr>
        <w:t>29</w:t>
      </w:r>
      <w:r w:rsidRPr="005B0486">
        <w:rPr>
          <w:noProof/>
        </w:rPr>
        <w:t>, 145–156.</w:t>
      </w:r>
    </w:p>
    <w:p w14:paraId="63832C4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cDonald, C.J., Lepage, K.Q., Eden, U.T., and Eichenbaum, H. (2011). Hippocampal “time cells” bridge the gap in memory for discontiguous events. Neuron </w:t>
      </w:r>
      <w:r w:rsidRPr="005B0486">
        <w:rPr>
          <w:i/>
          <w:iCs/>
          <w:noProof/>
        </w:rPr>
        <w:t>71</w:t>
      </w:r>
      <w:r w:rsidRPr="005B0486">
        <w:rPr>
          <w:noProof/>
        </w:rPr>
        <w:t>, 737–749.</w:t>
      </w:r>
    </w:p>
    <w:p w14:paraId="3A473B9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cDonald, C.J., Carrow, S., Place, R., and Eichenbaum, H. (2013). Distinct hippocampal time cell sequences represent odor memories in immobilized rats. J. Neurosci. </w:t>
      </w:r>
      <w:r w:rsidRPr="005B0486">
        <w:rPr>
          <w:i/>
          <w:iCs/>
          <w:noProof/>
        </w:rPr>
        <w:t>33</w:t>
      </w:r>
      <w:r w:rsidRPr="005B0486">
        <w:rPr>
          <w:noProof/>
        </w:rPr>
        <w:t>, 14607–14616.</w:t>
      </w:r>
    </w:p>
    <w:p w14:paraId="59C71EB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nkin, E.A., Sparks, F.T., Slayyeh, B., Sutherland, R.J., Leutgeb, S., and Leutgeb, J.K. (2012). Neuronal code for extended time in the hippocampus. Proc. Natl. Acad. Sci. U. S. A. </w:t>
      </w:r>
      <w:r w:rsidRPr="005B0486">
        <w:rPr>
          <w:i/>
          <w:iCs/>
          <w:noProof/>
        </w:rPr>
        <w:t>109</w:t>
      </w:r>
      <w:r w:rsidRPr="005B0486">
        <w:rPr>
          <w:noProof/>
        </w:rPr>
        <w:t>, 19462–19467.</w:t>
      </w:r>
    </w:p>
    <w:p w14:paraId="46F18DF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nkin, E.A., Diehl, G.W., Sparks, F.T., Leutgeb, S., and Leutgeb, J.K. (2015). Hippocampal CA2 Activity Patterns Change over Time to a Larger Extent than between Spatial Contexts. Neuron </w:t>
      </w:r>
      <w:r w:rsidRPr="005B0486">
        <w:rPr>
          <w:i/>
          <w:iCs/>
          <w:noProof/>
        </w:rPr>
        <w:t>85</w:t>
      </w:r>
      <w:r w:rsidRPr="005B0486">
        <w:rPr>
          <w:noProof/>
        </w:rPr>
        <w:t>, 190–201.</w:t>
      </w:r>
    </w:p>
    <w:p w14:paraId="3BE148B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nns, J.R., Howard, M.W., and Eichenbaum, H. (2007). Gradual changes in hippocampal activity support remembering the order of events. Neuron </w:t>
      </w:r>
      <w:r w:rsidRPr="005B0486">
        <w:rPr>
          <w:i/>
          <w:iCs/>
          <w:noProof/>
        </w:rPr>
        <w:t>56</w:t>
      </w:r>
      <w:r w:rsidRPr="005B0486">
        <w:rPr>
          <w:noProof/>
        </w:rPr>
        <w:t>, 530–540.</w:t>
      </w:r>
    </w:p>
    <w:p w14:paraId="4CAFE04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aren, S. (2001). Neurobiology of Pavlovian Fear Conditioning. Annu. Rev. Neurosci. </w:t>
      </w:r>
      <w:r w:rsidRPr="005B0486">
        <w:rPr>
          <w:i/>
          <w:iCs/>
          <w:noProof/>
        </w:rPr>
        <w:t>24</w:t>
      </w:r>
      <w:r w:rsidRPr="005B0486">
        <w:rPr>
          <w:noProof/>
        </w:rPr>
        <w:t>, 897–931.</w:t>
      </w:r>
    </w:p>
    <w:p w14:paraId="123C2CC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Mau, W., Sullivan, D.W., Kinsky, N.R., Hasselmo, M.E., Howard, M.W., and Eichenbaum, H. (2018). The Same Hippocampal CA1 Population Simultaneously Codes Temporal Information over Multiple Timescales. Curr. Biol.</w:t>
      </w:r>
    </w:p>
    <w:p w14:paraId="298DD8F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Donald, A.J. (1982). Neurons of the lateral and basolateral amygdaloid nuclei: A golgi study in the rat. J. Comp. Neurol. </w:t>
      </w:r>
      <w:r w:rsidRPr="005B0486">
        <w:rPr>
          <w:i/>
          <w:iCs/>
          <w:noProof/>
        </w:rPr>
        <w:t>212</w:t>
      </w:r>
      <w:r w:rsidRPr="005B0486">
        <w:rPr>
          <w:noProof/>
        </w:rPr>
        <w:t>, 293–312.</w:t>
      </w:r>
    </w:p>
    <w:p w14:paraId="41C8F79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Donald, A.J. (1985). Immunohistochemical identification of gamma-aminobutyric acid-containing neurons in the rat basolateral amygdala. Neurosci. Lett. </w:t>
      </w:r>
      <w:r w:rsidRPr="005B0486">
        <w:rPr>
          <w:i/>
          <w:iCs/>
          <w:noProof/>
        </w:rPr>
        <w:t>53</w:t>
      </w:r>
      <w:r w:rsidRPr="005B0486">
        <w:rPr>
          <w:noProof/>
        </w:rPr>
        <w:t>, 203–207.</w:t>
      </w:r>
    </w:p>
    <w:p w14:paraId="55CFF5E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Donald, A.J. (1991). Organization of amygdaloid projections to the prefrontal cortex and associated striatum in the rat. Neuroscience </w:t>
      </w:r>
      <w:r w:rsidRPr="005B0486">
        <w:rPr>
          <w:i/>
          <w:iCs/>
          <w:noProof/>
        </w:rPr>
        <w:t>44</w:t>
      </w:r>
      <w:r w:rsidRPr="005B0486">
        <w:rPr>
          <w:noProof/>
        </w:rPr>
        <w:t>, 1–14.</w:t>
      </w:r>
    </w:p>
    <w:p w14:paraId="2618D39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Donald, A.J., Mascagni, F., and Guo, L. (1996). Projections of the medial and lateral prefrontal cortices to the amygdala: a Phaseolus vulgaris leucoagglutinin study in the rat. Neuroscience </w:t>
      </w:r>
      <w:r w:rsidRPr="005B0486">
        <w:rPr>
          <w:i/>
          <w:iCs/>
          <w:noProof/>
        </w:rPr>
        <w:t>71</w:t>
      </w:r>
      <w:r w:rsidRPr="005B0486">
        <w:rPr>
          <w:noProof/>
        </w:rPr>
        <w:t>, 55–75.</w:t>
      </w:r>
    </w:p>
    <w:p w14:paraId="217B192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Kenzie, S., Frank, A.J., Kinsky, N.R., Porter, B., Rivière, P.D., and Eichenbaum, H. (2014). Hippocampal representation of related and opposing memories develop within distinct, hierarchically organized neural schemas. Neuron </w:t>
      </w:r>
      <w:r w:rsidRPr="005B0486">
        <w:rPr>
          <w:i/>
          <w:iCs/>
          <w:noProof/>
        </w:rPr>
        <w:t>83</w:t>
      </w:r>
      <w:r w:rsidRPr="005B0486">
        <w:rPr>
          <w:noProof/>
        </w:rPr>
        <w:t>, 202–215.</w:t>
      </w:r>
    </w:p>
    <w:p w14:paraId="0A81F02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McKenzie, S., Keene, C.S., Farovik, A., Bladon, J., Place, R., Komorowski, R., and Eichenbaum, H. (2016). Representation of memories in the cortical–hippocampal system: Results from the application of population similarity analyses. Neurobiol. Learn. Mem. </w:t>
      </w:r>
      <w:r w:rsidRPr="005B0486">
        <w:rPr>
          <w:i/>
          <w:iCs/>
          <w:noProof/>
        </w:rPr>
        <w:t>134</w:t>
      </w:r>
      <w:r w:rsidRPr="005B0486">
        <w:rPr>
          <w:noProof/>
        </w:rPr>
        <w:t>, 178–191.</w:t>
      </w:r>
    </w:p>
    <w:p w14:paraId="35E7A87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cNaughton, B.L., and Morris, R.G.M. (1987). Hippocampal synaptic enhancement and information storage within a distributed memory system. Trends Neurosci. </w:t>
      </w:r>
      <w:r w:rsidRPr="005B0486">
        <w:rPr>
          <w:i/>
          <w:iCs/>
          <w:noProof/>
        </w:rPr>
        <w:t>10</w:t>
      </w:r>
      <w:r w:rsidRPr="005B0486">
        <w:rPr>
          <w:noProof/>
        </w:rPr>
        <w:t>, 408–415.</w:t>
      </w:r>
    </w:p>
    <w:p w14:paraId="1337C1D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ehta, M.R., Lee, A.K., and Wilson, M.A. (2002). Role of experience and oscillations in transforming a rate code into a temporal code. Nature </w:t>
      </w:r>
      <w:r w:rsidRPr="005B0486">
        <w:rPr>
          <w:i/>
          <w:iCs/>
          <w:noProof/>
        </w:rPr>
        <w:t>417</w:t>
      </w:r>
      <w:r w:rsidRPr="005B0486">
        <w:rPr>
          <w:noProof/>
        </w:rPr>
        <w:t>, 741–746.</w:t>
      </w:r>
    </w:p>
    <w:p w14:paraId="5D1332C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ishra, R.K., Kim, S., Guzman, S.J., and Jonas, P. (2016). Symmetric spike timing-dependent plasticity at CA3–CA3 synapses optimizes storage and recall in autoassociative networks. Nat. Commun. </w:t>
      </w:r>
      <w:r w:rsidRPr="005B0486">
        <w:rPr>
          <w:i/>
          <w:iCs/>
          <w:noProof/>
        </w:rPr>
        <w:t>7</w:t>
      </w:r>
      <w:r w:rsidRPr="005B0486">
        <w:rPr>
          <w:noProof/>
        </w:rPr>
        <w:t>, 11552.</w:t>
      </w:r>
    </w:p>
    <w:p w14:paraId="44911EC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odi, M.N., Dhawale, A.K., and Bhalla, U.S. (2014). CA1 cell activity sequences emerge after reorganization of network correlation structure during associative learning. Elife </w:t>
      </w:r>
      <w:r w:rsidRPr="005B0486">
        <w:rPr>
          <w:i/>
          <w:iCs/>
          <w:noProof/>
        </w:rPr>
        <w:t>3</w:t>
      </w:r>
      <w:r w:rsidRPr="005B0486">
        <w:rPr>
          <w:noProof/>
        </w:rPr>
        <w:t>, e01982.</w:t>
      </w:r>
    </w:p>
    <w:p w14:paraId="0E5630C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orton, N.W., Sherrill, K.R., and Preston, A.R. (2017). Memory integration constructs maps of space, time, and concepts. Curr. Opin. Behav. Sci. </w:t>
      </w:r>
      <w:r w:rsidRPr="005B0486">
        <w:rPr>
          <w:i/>
          <w:iCs/>
          <w:noProof/>
        </w:rPr>
        <w:t>17</w:t>
      </w:r>
      <w:r w:rsidRPr="005B0486">
        <w:rPr>
          <w:noProof/>
        </w:rPr>
        <w:t>, 161–168.</w:t>
      </w:r>
    </w:p>
    <w:p w14:paraId="1B9AFC0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oser, E.I., Kropff, E., and Moser, M.-B. (2008). Place Cells, Grid Cells, and the Brain’s Spatial Representation System. Annu. Rev. Neurosci. </w:t>
      </w:r>
      <w:r w:rsidRPr="005B0486">
        <w:rPr>
          <w:i/>
          <w:iCs/>
          <w:noProof/>
        </w:rPr>
        <w:t>31</w:t>
      </w:r>
      <w:r w:rsidRPr="005B0486">
        <w:rPr>
          <w:noProof/>
        </w:rPr>
        <w:t>, 69–89.</w:t>
      </w:r>
    </w:p>
    <w:p w14:paraId="23C3139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ou, X., and Ji, D. (2016). Social observation enhances cross-environment activation of hippocampal place cell patterns. Elife </w:t>
      </w:r>
      <w:r w:rsidRPr="005B0486">
        <w:rPr>
          <w:i/>
          <w:iCs/>
          <w:noProof/>
        </w:rPr>
        <w:t>5</w:t>
      </w:r>
      <w:r w:rsidRPr="005B0486">
        <w:rPr>
          <w:noProof/>
        </w:rPr>
        <w:t>.</w:t>
      </w:r>
    </w:p>
    <w:p w14:paraId="0DD3AEE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ukamel, E.A., Nimmerjahn, A., and Schnitzer, M.J. (2009). Automated analysis of cellular signals from large-scale calcium imaging data. Neuron </w:t>
      </w:r>
      <w:r w:rsidRPr="005B0486">
        <w:rPr>
          <w:i/>
          <w:iCs/>
          <w:noProof/>
        </w:rPr>
        <w:t>63</w:t>
      </w:r>
      <w:r w:rsidRPr="005B0486">
        <w:rPr>
          <w:noProof/>
        </w:rPr>
        <w:t>, 747–760.</w:t>
      </w:r>
    </w:p>
    <w:p w14:paraId="0CE8762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uller, R.U., Kubie, J.L., and Ranck, J.B. (1987a). Spatial firing patterns of hippocampal complex-spike cells in a fixed environment. J. Neurosci. </w:t>
      </w:r>
      <w:r w:rsidRPr="005B0486">
        <w:rPr>
          <w:i/>
          <w:iCs/>
          <w:noProof/>
        </w:rPr>
        <w:t>7</w:t>
      </w:r>
      <w:r w:rsidRPr="005B0486">
        <w:rPr>
          <w:noProof/>
        </w:rPr>
        <w:t>, 1935–1950.</w:t>
      </w:r>
    </w:p>
    <w:p w14:paraId="4D08B70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Muller, R.U., Kubie, J.L., Hirase, H., Leinekugel, X., Dragoi, G., and Buzsáki, G. (1987b). The effects of changes in the environment on the spatial firing of hippocampal complex-spike cells. J. Neurosci. </w:t>
      </w:r>
      <w:r w:rsidRPr="005B0486">
        <w:rPr>
          <w:i/>
          <w:iCs/>
          <w:noProof/>
        </w:rPr>
        <w:t>7</w:t>
      </w:r>
      <w:r w:rsidRPr="005B0486">
        <w:rPr>
          <w:noProof/>
        </w:rPr>
        <w:t>, 1951–1968.</w:t>
      </w:r>
    </w:p>
    <w:p w14:paraId="6261E4E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Nabavi, S., Fox, R., Proulx, C.D., Lin, J.Y., Tsien, R.Y., and Malinow, R. (2014). Engineering a memory with LTD and LTP. Nature </w:t>
      </w:r>
      <w:r w:rsidRPr="005B0486">
        <w:rPr>
          <w:i/>
          <w:iCs/>
          <w:noProof/>
        </w:rPr>
        <w:t>511</w:t>
      </w:r>
      <w:r w:rsidRPr="005B0486">
        <w:rPr>
          <w:noProof/>
        </w:rPr>
        <w:t>, 348–352.</w:t>
      </w:r>
    </w:p>
    <w:p w14:paraId="6098351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Nádasdy, Z., Hirase, H., Czurkó, A., Csicsvari, J., and Buzsáki, G. (1999). Replay and time compression of recurring spike sequences in the hippocampus. J. Neurosci. </w:t>
      </w:r>
      <w:r w:rsidRPr="005B0486">
        <w:rPr>
          <w:i/>
          <w:iCs/>
          <w:noProof/>
        </w:rPr>
        <w:t>19</w:t>
      </w:r>
      <w:r w:rsidRPr="005B0486">
        <w:rPr>
          <w:noProof/>
        </w:rPr>
        <w:t>, 9497–9507.</w:t>
      </w:r>
    </w:p>
    <w:p w14:paraId="4A39506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Neunuebel, J.P., and Knierim, J.J. (2014). CA3 Retrieves Coherent Representations from Degraded Input: Direct Evidence for CA3 Pattern Completion and Dentate Gyrus Pattern Separation. Neuron </w:t>
      </w:r>
      <w:r w:rsidRPr="005B0486">
        <w:rPr>
          <w:i/>
          <w:iCs/>
          <w:noProof/>
        </w:rPr>
        <w:t>81</w:t>
      </w:r>
      <w:r w:rsidRPr="005B0486">
        <w:rPr>
          <w:noProof/>
        </w:rPr>
        <w:t>, 416–427.</w:t>
      </w:r>
    </w:p>
    <w:p w14:paraId="13CF51B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Nielson, D.M., Smith, T.A., Sreekumar, V., Dennis, S., and Sederberg, P.B. (2015). Human hippocampus represents space and time during retrieval of real-world memories. Proc. Natl. Acad. Sci. </w:t>
      </w:r>
      <w:r w:rsidRPr="005B0486">
        <w:rPr>
          <w:i/>
          <w:iCs/>
          <w:noProof/>
        </w:rPr>
        <w:t>112</w:t>
      </w:r>
      <w:r w:rsidRPr="005B0486">
        <w:rPr>
          <w:noProof/>
        </w:rPr>
        <w:t>, 11078–11083.</w:t>
      </w:r>
    </w:p>
    <w:p w14:paraId="137EDDC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O’Keefe, J., and Nadel, L. (1978). The hippocampus as a cognitive map (Clarendon Press).</w:t>
      </w:r>
    </w:p>
    <w:p w14:paraId="050FF92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Keefe, J., and Recce, M.L. (1993). Phase relationship between hippocampal place units and the EEG theta rhythm. Hippocampus </w:t>
      </w:r>
      <w:r w:rsidRPr="005B0486">
        <w:rPr>
          <w:i/>
          <w:iCs/>
          <w:noProof/>
        </w:rPr>
        <w:t>3</w:t>
      </w:r>
      <w:r w:rsidRPr="005B0486">
        <w:rPr>
          <w:noProof/>
        </w:rPr>
        <w:t>, 317–330.</w:t>
      </w:r>
    </w:p>
    <w:p w14:paraId="50D56A4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Keefe, J., and Speakman, A. (1987). Single unit activity in the rat hippocampus during a spatial memory task. Exp. Brain Res. </w:t>
      </w:r>
      <w:r w:rsidRPr="005B0486">
        <w:rPr>
          <w:i/>
          <w:iCs/>
          <w:noProof/>
        </w:rPr>
        <w:t>68</w:t>
      </w:r>
      <w:r w:rsidRPr="005B0486">
        <w:rPr>
          <w:noProof/>
        </w:rPr>
        <w:t>, 1–27.</w:t>
      </w:r>
    </w:p>
    <w:p w14:paraId="265A6F2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Keefe, J.M., and Dostrovsky, J.O. (1971). The hippocampus as a spatial map. Preliminary evidence from unit activity in the freely-moving rat. Brain Res. </w:t>
      </w:r>
      <w:r w:rsidRPr="005B0486">
        <w:rPr>
          <w:i/>
          <w:iCs/>
          <w:noProof/>
        </w:rPr>
        <w:t>34</w:t>
      </w:r>
      <w:r w:rsidRPr="005B0486">
        <w:rPr>
          <w:noProof/>
        </w:rPr>
        <w:t>, 171–175.</w:t>
      </w:r>
    </w:p>
    <w:p w14:paraId="7667B4D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hkawa, N., Saitoh, Y., Suzuki, A., Tsujimura, S., Murayama, E., Kosugi, S., Nishizono, H., Matsuo, M., Takahashi, Y., Nagase, M., et al. (2015). Artificial Association of Pre-stored Information to Generate a Qualitatively New Memory. Cell Rep. </w:t>
      </w:r>
      <w:r w:rsidRPr="005B0486">
        <w:rPr>
          <w:i/>
          <w:iCs/>
          <w:noProof/>
        </w:rPr>
        <w:t>11</w:t>
      </w:r>
      <w:r w:rsidRPr="005B0486">
        <w:rPr>
          <w:noProof/>
        </w:rPr>
        <w:t>, 261–269.</w:t>
      </w:r>
    </w:p>
    <w:p w14:paraId="03925FE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liva, A., Fernández-Ruiz, A., Buzsáki, G., and Berényi, A. (2016). Role of Hippocampal CA2 Region in Triggering Sharp-Wave Ripples. Neuron </w:t>
      </w:r>
      <w:r w:rsidRPr="005B0486">
        <w:rPr>
          <w:i/>
          <w:iCs/>
          <w:noProof/>
        </w:rPr>
        <w:t>91</w:t>
      </w:r>
      <w:r w:rsidRPr="005B0486">
        <w:rPr>
          <w:noProof/>
        </w:rPr>
        <w:t>, 1342–1355.</w:t>
      </w:r>
    </w:p>
    <w:p w14:paraId="2174C2E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Omer, D.B., Maimon, S.R., Las, L., and Ulanovsky, N. (2018). Social place-cells in the bat hippocampus. Science (80-. ). </w:t>
      </w:r>
      <w:r w:rsidRPr="005B0486">
        <w:rPr>
          <w:i/>
          <w:iCs/>
          <w:noProof/>
        </w:rPr>
        <w:t>359</w:t>
      </w:r>
      <w:r w:rsidRPr="005B0486">
        <w:rPr>
          <w:noProof/>
        </w:rPr>
        <w:t>, 218–224.</w:t>
      </w:r>
    </w:p>
    <w:p w14:paraId="1766106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Pastalkova, E., Itskov, V., Amarasingham, A., and Buzsáki, G. (2008). Internally generated cell assembly sequences in the rat hippocampus. Science (80-. ). </w:t>
      </w:r>
      <w:r w:rsidRPr="005B0486">
        <w:rPr>
          <w:i/>
          <w:iCs/>
          <w:noProof/>
        </w:rPr>
        <w:t>321</w:t>
      </w:r>
      <w:r w:rsidRPr="005B0486">
        <w:rPr>
          <w:noProof/>
        </w:rPr>
        <w:t>, 1322–1327.</w:t>
      </w:r>
    </w:p>
    <w:p w14:paraId="41901C4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Penfield, W., and Rasmussen, T. (1950). The cerebral cortex of man; a clinical study of localization of function (Oxford, England: Macmillan).</w:t>
      </w:r>
    </w:p>
    <w:p w14:paraId="5098C57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Pfeiffer, B.E., and Foster, D.J. (2013). Hippocampal place-cell sequences depict future paths to remembered goals. Nature </w:t>
      </w:r>
      <w:r w:rsidRPr="005B0486">
        <w:rPr>
          <w:i/>
          <w:iCs/>
          <w:noProof/>
        </w:rPr>
        <w:t>497</w:t>
      </w:r>
      <w:r w:rsidRPr="005B0486">
        <w:rPr>
          <w:noProof/>
        </w:rPr>
        <w:t>, 74–79.</w:t>
      </w:r>
    </w:p>
    <w:p w14:paraId="0FDCA75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Piaget, J. (1952). The origins of intelligence in children. (New York, NY, US: W W Norton &amp; Co).</w:t>
      </w:r>
    </w:p>
    <w:p w14:paraId="1F0BD20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Pignatelli, M., Ryan, T.J., Roy, D.S., Lovett, C., Smith, L.M., Muralidhar, S., and Tonegawa, S. (2019). Engram Cell Excitability State Determines the Efficacy of Memory </w:t>
      </w:r>
      <w:r w:rsidRPr="005B0486">
        <w:rPr>
          <w:noProof/>
        </w:rPr>
        <w:lastRenderedPageBreak/>
        <w:t xml:space="preserve">Retrieval. Neuron </w:t>
      </w:r>
      <w:r w:rsidRPr="005B0486">
        <w:rPr>
          <w:i/>
          <w:iCs/>
          <w:noProof/>
        </w:rPr>
        <w:t>101</w:t>
      </w:r>
      <w:r w:rsidRPr="005B0486">
        <w:rPr>
          <w:noProof/>
        </w:rPr>
        <w:t>, 274–284.e5.</w:t>
      </w:r>
    </w:p>
    <w:p w14:paraId="2384225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Pikkarainen, M., Rönkkö, S., Savander, V., Insausti, R., and Pitkänen, A. (1999). Projections from the lateral, basal, and accessory basal nuclei of the amygdala to the hippocampal formation in rat. J. Comp. Neurol. </w:t>
      </w:r>
      <w:r w:rsidRPr="005B0486">
        <w:rPr>
          <w:i/>
          <w:iCs/>
          <w:noProof/>
        </w:rPr>
        <w:t>403</w:t>
      </w:r>
      <w:r w:rsidRPr="005B0486">
        <w:rPr>
          <w:noProof/>
        </w:rPr>
        <w:t>, 229–260.</w:t>
      </w:r>
    </w:p>
    <w:p w14:paraId="1F26435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Pitkänen, A., Pikkarainen, M., Nurminen, N., and Ylinen, A. (2000). Reciprocal connections between the amygdala and the hippocampal formation, perirhinal cortex, and postrhinal cortex in rat. A review. Ann. N. Y. Acad. Sci. </w:t>
      </w:r>
      <w:r w:rsidRPr="005B0486">
        <w:rPr>
          <w:i/>
          <w:iCs/>
          <w:noProof/>
        </w:rPr>
        <w:t>911</w:t>
      </w:r>
      <w:r w:rsidRPr="005B0486">
        <w:rPr>
          <w:noProof/>
        </w:rPr>
        <w:t>, 369–391.</w:t>
      </w:r>
    </w:p>
    <w:p w14:paraId="19F325D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innie, D.G., Mania, I., Mascagni, F., and McDonald, A.J. (2006). Physiological and morphological characterization of parvalbumin-containing interneurons of the rat basolateral amygdala. J. Comp. Neurol. </w:t>
      </w:r>
      <w:r w:rsidRPr="005B0486">
        <w:rPr>
          <w:i/>
          <w:iCs/>
          <w:noProof/>
        </w:rPr>
        <w:t>498</w:t>
      </w:r>
      <w:r w:rsidRPr="005B0486">
        <w:rPr>
          <w:noProof/>
        </w:rPr>
        <w:t>, 142–161.</w:t>
      </w:r>
    </w:p>
    <w:p w14:paraId="2000A2B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Rajan, K., Harvey, C.D., and Tank, D.W. (2016). Recurrent Network Models of Sequence Generation and Memory.</w:t>
      </w:r>
    </w:p>
    <w:p w14:paraId="53703ED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jasethupathy, P., Sankaran, S., Marshel, J.H., Kim, C.K., Ferenczi, E., Lee, S.Y., Berndt, A., Ramakrishnan, C., Jaffe, A., Lo, M., et al. (2015). Projections from neocortex mediate top-down control of memory retrieval. Nature </w:t>
      </w:r>
      <w:r w:rsidRPr="005B0486">
        <w:rPr>
          <w:i/>
          <w:iCs/>
          <w:noProof/>
        </w:rPr>
        <w:t>526</w:t>
      </w:r>
      <w:r w:rsidRPr="005B0486">
        <w:rPr>
          <w:noProof/>
        </w:rPr>
        <w:t>, 653–659.</w:t>
      </w:r>
    </w:p>
    <w:p w14:paraId="1427CCE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mirez, S., Liu, X., Lin, P.A., Suh, J., Pignatelli, M., Redondo, R.L., Ryan, T.J., and Tonegawa, S. (2013). Creating a false memory in the hippocampus. Science (80-. ). </w:t>
      </w:r>
      <w:r w:rsidRPr="005B0486">
        <w:rPr>
          <w:i/>
          <w:iCs/>
          <w:noProof/>
        </w:rPr>
        <w:t>341</w:t>
      </w:r>
      <w:r w:rsidRPr="005B0486">
        <w:rPr>
          <w:noProof/>
        </w:rPr>
        <w:t>, 387–391.</w:t>
      </w:r>
    </w:p>
    <w:p w14:paraId="55ED352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mirez, S., Liu, X., MacDonald, C.J., Moffa, A., Zhou, J., Redondo, R.L., and Tonegawa, S. (2015). Activating positive memory engrams suppresses depression-like behaviour. Nature </w:t>
      </w:r>
      <w:r w:rsidRPr="005B0486">
        <w:rPr>
          <w:i/>
          <w:iCs/>
          <w:noProof/>
        </w:rPr>
        <w:t>522</w:t>
      </w:r>
      <w:r w:rsidRPr="005B0486">
        <w:rPr>
          <w:noProof/>
        </w:rPr>
        <w:t>, 335–339.</w:t>
      </w:r>
    </w:p>
    <w:p w14:paraId="081CF49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nganath, C., and Hsieh, L.-T. (2016). The hippocampus: a special place for time. Ann. N. Y. Acad. Sci. </w:t>
      </w:r>
      <w:r w:rsidRPr="005B0486">
        <w:rPr>
          <w:i/>
          <w:iCs/>
          <w:noProof/>
        </w:rPr>
        <w:t>1369</w:t>
      </w:r>
      <w:r w:rsidRPr="005B0486">
        <w:rPr>
          <w:noProof/>
        </w:rPr>
        <w:t>, 93–110.</w:t>
      </w:r>
    </w:p>
    <w:p w14:paraId="59DFC2A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ashid, A.J., Yan, C., Mercaldo, V., Hsiang, H.-L.L., Park, S., Cole, C.J., De Cristofaro, A., Yu, J., Ramakrishnan, C., Lee, S.Y., et al. (2016). Competition between engrams influences fear memory formation and recall. Science (80-. ). </w:t>
      </w:r>
      <w:r w:rsidRPr="005B0486">
        <w:rPr>
          <w:i/>
          <w:iCs/>
          <w:noProof/>
        </w:rPr>
        <w:t>353</w:t>
      </w:r>
      <w:r w:rsidRPr="005B0486">
        <w:rPr>
          <w:noProof/>
        </w:rPr>
        <w:t>, 383–387.</w:t>
      </w:r>
    </w:p>
    <w:p w14:paraId="783C832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edish, A.D. (2016). Vicarious trial and error. Nat. Rev. Neurosci. </w:t>
      </w:r>
      <w:r w:rsidRPr="005B0486">
        <w:rPr>
          <w:i/>
          <w:iCs/>
          <w:noProof/>
        </w:rPr>
        <w:t>17</w:t>
      </w:r>
      <w:r w:rsidRPr="005B0486">
        <w:rPr>
          <w:noProof/>
        </w:rPr>
        <w:t>, 147–159.</w:t>
      </w:r>
    </w:p>
    <w:p w14:paraId="44801EE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edondo, R.L., Kim, J., Arons, A.L., Ramirez, S., Liu, X., and Tonegawa, S. (2014). Bidirectional switch of the valence associated with a hippocampal contextual memory engram. Nature </w:t>
      </w:r>
      <w:r w:rsidRPr="005B0486">
        <w:rPr>
          <w:i/>
          <w:iCs/>
          <w:noProof/>
        </w:rPr>
        <w:t>513</w:t>
      </w:r>
      <w:r w:rsidRPr="005B0486">
        <w:rPr>
          <w:noProof/>
        </w:rPr>
        <w:t>, 426–430.</w:t>
      </w:r>
    </w:p>
    <w:p w14:paraId="022E2C2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eijmers, L.G., Perkins, B.L., Matsuo, N., and Mayford, M. (2007). Localization of a Stable Neural Correlate of Associative Memory. Science (80-. ). </w:t>
      </w:r>
      <w:r w:rsidRPr="005B0486">
        <w:rPr>
          <w:i/>
          <w:iCs/>
          <w:noProof/>
        </w:rPr>
        <w:t>317</w:t>
      </w:r>
      <w:r w:rsidRPr="005B0486">
        <w:rPr>
          <w:noProof/>
        </w:rPr>
        <w:t>, 1230–1233.</w:t>
      </w:r>
    </w:p>
    <w:p w14:paraId="4060C2C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Rescorla, R.A., and Heth, C.D. (1975). Reinstatement of fear to an extinguished conditioned stimulus. J. Exp. Psychol. Anim. Behav. Process. </w:t>
      </w:r>
      <w:r w:rsidRPr="005B0486">
        <w:rPr>
          <w:i/>
          <w:iCs/>
          <w:noProof/>
        </w:rPr>
        <w:t>1</w:t>
      </w:r>
      <w:r w:rsidRPr="005B0486">
        <w:rPr>
          <w:noProof/>
        </w:rPr>
        <w:t>, 88–96.</w:t>
      </w:r>
    </w:p>
    <w:p w14:paraId="5B1C909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5B0486">
        <w:rPr>
          <w:i/>
          <w:iCs/>
          <w:noProof/>
        </w:rPr>
        <w:t>11</w:t>
      </w:r>
      <w:r w:rsidRPr="005B0486">
        <w:rPr>
          <w:noProof/>
        </w:rPr>
        <w:t>, 566–597.</w:t>
      </w:r>
    </w:p>
    <w:p w14:paraId="71E3512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ickgauer, J.P., Deisseroth, K., and Tank, D.W. (2014). Simultaneous cellular-resolution optical perturbation and imaging of place cell firing fields. Nat. Neurosci. </w:t>
      </w:r>
      <w:r w:rsidRPr="005B0486">
        <w:rPr>
          <w:i/>
          <w:iCs/>
          <w:noProof/>
        </w:rPr>
        <w:t>17</w:t>
      </w:r>
      <w:r w:rsidRPr="005B0486">
        <w:rPr>
          <w:noProof/>
        </w:rPr>
        <w:t>, 1816–1824.</w:t>
      </w:r>
    </w:p>
    <w:p w14:paraId="38AD721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binson, N.T.M., Priestley, J.B., Rueckemann, J.W., Garcia, A.D., Smeglin, V.A., Marino, F.A., and Eichenbaum, H. (2017). Medial Entorhinal Cortex Selectively Supports Temporal Coding by Hippocampal Neurons. Neuron </w:t>
      </w:r>
      <w:r w:rsidRPr="005B0486">
        <w:rPr>
          <w:i/>
          <w:iCs/>
          <w:noProof/>
        </w:rPr>
        <w:t>94</w:t>
      </w:r>
      <w:r w:rsidRPr="005B0486">
        <w:rPr>
          <w:noProof/>
        </w:rPr>
        <w:t>, 677–688.e6.</w:t>
      </w:r>
    </w:p>
    <w:p w14:paraId="70FF31F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gan, M.T., Stäubli, U. V., and LeDoux, J.E. (1997). Fear conditioning induces associative long-term potentiation in the amygdala. Nature </w:t>
      </w:r>
      <w:r w:rsidRPr="005B0486">
        <w:rPr>
          <w:i/>
          <w:iCs/>
          <w:noProof/>
        </w:rPr>
        <w:t>390</w:t>
      </w:r>
      <w:r w:rsidRPr="005B0486">
        <w:rPr>
          <w:noProof/>
        </w:rPr>
        <w:t>, 604–607.</w:t>
      </w:r>
    </w:p>
    <w:p w14:paraId="092D183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gerson, T., Cai, D.J., Frank, A., Sano, Y., Shobe, J., Lopez-Aranda, M.F., and Silva, A.J. (2014). Synaptic tagging during memory allocation. Nat. Rev. Neurosci. </w:t>
      </w:r>
      <w:r w:rsidRPr="005B0486">
        <w:rPr>
          <w:i/>
          <w:iCs/>
          <w:noProof/>
        </w:rPr>
        <w:t>15</w:t>
      </w:r>
      <w:r w:rsidRPr="005B0486">
        <w:rPr>
          <w:noProof/>
        </w:rPr>
        <w:t>, 157–169.</w:t>
      </w:r>
    </w:p>
    <w:p w14:paraId="2205D7A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lls, E.T. (1996). A theory of hippocampal function in memory. Hippocampus </w:t>
      </w:r>
      <w:r w:rsidRPr="005B0486">
        <w:rPr>
          <w:i/>
          <w:iCs/>
          <w:noProof/>
        </w:rPr>
        <w:t>6</w:t>
      </w:r>
      <w:r w:rsidRPr="005B0486">
        <w:rPr>
          <w:noProof/>
        </w:rPr>
        <w:t>, 601–620.</w:t>
      </w:r>
    </w:p>
    <w:p w14:paraId="552F294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lls, E.T., Stringer, S.M., and Elliot, T. (2006). Entorhinal cortex grid cells can map to hippocampal place cells by competitive learning. Netw. Comput. Neural Syst. </w:t>
      </w:r>
      <w:r w:rsidRPr="005B0486">
        <w:rPr>
          <w:i/>
          <w:iCs/>
          <w:noProof/>
        </w:rPr>
        <w:t>17</w:t>
      </w:r>
      <w:r w:rsidRPr="005B0486">
        <w:rPr>
          <w:noProof/>
        </w:rPr>
        <w:t>, 447–465.</w:t>
      </w:r>
    </w:p>
    <w:p w14:paraId="0D4FCCE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oy, D.S., Kitamura, T., Okuyama, T., Ogawa, S.K., Sun, C., Obata, Y., Yoshiki, A., and Tonegawa, S. (2017). Distinct Neural Circuits for the Formation and Retrieval of Episodic Memories. Cell </w:t>
      </w:r>
      <w:r w:rsidRPr="005B0486">
        <w:rPr>
          <w:i/>
          <w:iCs/>
          <w:noProof/>
        </w:rPr>
        <w:t>170</w:t>
      </w:r>
      <w:r w:rsidRPr="005B0486">
        <w:rPr>
          <w:noProof/>
        </w:rPr>
        <w:t>, 1000–1012.e19.</w:t>
      </w:r>
    </w:p>
    <w:p w14:paraId="4973BB2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ubin, A., Geva, N., Sheintuch, L., and Ziv, Y. (2015). Hippocampal ensemble dynamics timestamp events in long-term memory. Elife </w:t>
      </w:r>
      <w:r w:rsidRPr="005B0486">
        <w:rPr>
          <w:i/>
          <w:iCs/>
          <w:noProof/>
        </w:rPr>
        <w:t>4</w:t>
      </w:r>
      <w:r w:rsidRPr="005B0486">
        <w:rPr>
          <w:noProof/>
        </w:rPr>
        <w:t>, e12247.</w:t>
      </w:r>
    </w:p>
    <w:p w14:paraId="77DF210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ueckemann, J.W., DiMauro, A.J., Rangel, L.M., Han, X., Boyden, E.S., and Eichenbaum, H. (2016). Transient optogenetic inactivation of the medial entorhinal cortex biases the active population of hippocampal neurons. Hippocampus </w:t>
      </w:r>
      <w:r w:rsidRPr="005B0486">
        <w:rPr>
          <w:i/>
          <w:iCs/>
          <w:noProof/>
        </w:rPr>
        <w:t>26</w:t>
      </w:r>
      <w:r w:rsidRPr="005B0486">
        <w:rPr>
          <w:noProof/>
        </w:rPr>
        <w:t>, 246–260.</w:t>
      </w:r>
    </w:p>
    <w:p w14:paraId="4602F84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Ryan, T.J., Roy, D.S., Pignatelli, M., Arons, A., and Tonegawa, S. (2015). Engram cells retain memory under retrograde amnesia. Science </w:t>
      </w:r>
      <w:r w:rsidRPr="005B0486">
        <w:rPr>
          <w:i/>
          <w:iCs/>
          <w:noProof/>
        </w:rPr>
        <w:t>348</w:t>
      </w:r>
      <w:r w:rsidRPr="005B0486">
        <w:rPr>
          <w:noProof/>
        </w:rPr>
        <w:t>, 1007–1013.</w:t>
      </w:r>
    </w:p>
    <w:p w14:paraId="7AFBF45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alz, D.M., Tiganj, Z., Khasnabish, S., Kohley, A., Sheehan, D., Howard, M.W., and </w:t>
      </w:r>
      <w:r w:rsidRPr="005B0486">
        <w:rPr>
          <w:noProof/>
        </w:rPr>
        <w:lastRenderedPageBreak/>
        <w:t xml:space="preserve">Eichenbaum, H. (2016). Time Cells in Hippocampal Area CA3. J. Neurosci. </w:t>
      </w:r>
      <w:r w:rsidRPr="005B0486">
        <w:rPr>
          <w:i/>
          <w:iCs/>
          <w:noProof/>
        </w:rPr>
        <w:t>36</w:t>
      </w:r>
      <w:r w:rsidRPr="005B0486">
        <w:rPr>
          <w:noProof/>
        </w:rPr>
        <w:t>, 7476–7484.</w:t>
      </w:r>
    </w:p>
    <w:p w14:paraId="2ED9960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ano, Y., Shobe, J.L., Zhou, M., Huang, S., Shuman, T., Cai, D.J., Golshani, P., Kamata, M., and Silva, A.J. (2014). CREB Regulates Memory Allocation in the Insular Cortex. Curr. Biol. </w:t>
      </w:r>
      <w:r w:rsidRPr="005B0486">
        <w:rPr>
          <w:i/>
          <w:iCs/>
          <w:noProof/>
        </w:rPr>
        <w:t>24</w:t>
      </w:r>
      <w:r w:rsidRPr="005B0486">
        <w:rPr>
          <w:noProof/>
        </w:rPr>
        <w:t>, 2833–2837.</w:t>
      </w:r>
    </w:p>
    <w:p w14:paraId="6C5E790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chafe, G.E., and LeDoux, J.E. (2000). Memory consolidation of auditory pavlovian fear conditioning requires protein synthesis and protein kinase A in the amygdala. J. Neurosci. </w:t>
      </w:r>
      <w:r w:rsidRPr="005B0486">
        <w:rPr>
          <w:i/>
          <w:iCs/>
          <w:noProof/>
        </w:rPr>
        <w:t>20</w:t>
      </w:r>
      <w:r w:rsidRPr="005B0486">
        <w:rPr>
          <w:noProof/>
        </w:rPr>
        <w:t>, RC96.</w:t>
      </w:r>
    </w:p>
    <w:p w14:paraId="7F5577C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chlesiger, M.I., Cannova, C.C., Boublil, B.L., Hales, J.B., Mankin, E.A., Brandon, M.P., Leutgeb, J.K., Leibold, C., and Leutgeb, S. (2015). The medial entorhinal cortex is necessary for temporal organization of hippocampal neuronal activity. Nat. Neurosci. </w:t>
      </w:r>
      <w:r w:rsidRPr="005B0486">
        <w:rPr>
          <w:i/>
          <w:iCs/>
          <w:noProof/>
        </w:rPr>
        <w:t>18</w:t>
      </w:r>
      <w:r w:rsidRPr="005B0486">
        <w:rPr>
          <w:noProof/>
        </w:rPr>
        <w:t>, 1123–1132.</w:t>
      </w:r>
    </w:p>
    <w:p w14:paraId="0CE1DC4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chmidt, R., Diba, K., Leibold, C., Schmitz, D., Buzsáki, G., and Kempter, R. (2009). Single-Trial Phase Precession in the Hippocampus. J. Neurosci. </w:t>
      </w:r>
      <w:r w:rsidRPr="005B0486">
        <w:rPr>
          <w:i/>
          <w:iCs/>
          <w:noProof/>
        </w:rPr>
        <w:t>29</w:t>
      </w:r>
      <w:r w:rsidRPr="005B0486">
        <w:rPr>
          <w:noProof/>
        </w:rPr>
        <w:t>, 13232–13241.</w:t>
      </w:r>
    </w:p>
    <w:p w14:paraId="4FCD2DF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coville, W.B., and Milner, B. (1957). Loss of recent memory after bilateral hippocampal lesions. J. Neurol. Neurosurg. Psychiat </w:t>
      </w:r>
      <w:r w:rsidRPr="005B0486">
        <w:rPr>
          <w:i/>
          <w:iCs/>
          <w:noProof/>
        </w:rPr>
        <w:t>20</w:t>
      </w:r>
      <w:r w:rsidRPr="005B0486">
        <w:rPr>
          <w:noProof/>
        </w:rPr>
        <w:t>, 103–113.</w:t>
      </w:r>
    </w:p>
    <w:p w14:paraId="0D686AB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eidenbecher, T., Laxmi, T.R., Stork, O., and Pape, H.-C. (2003). Amygdalar and Hippocampal Theta Rhythm Synchronization During Fear Memory Retrieval. Science (80-. ). </w:t>
      </w:r>
      <w:r w:rsidRPr="005B0486">
        <w:rPr>
          <w:i/>
          <w:iCs/>
          <w:noProof/>
        </w:rPr>
        <w:t>301</w:t>
      </w:r>
      <w:r w:rsidRPr="005B0486">
        <w:rPr>
          <w:noProof/>
        </w:rPr>
        <w:t>, 846–850.</w:t>
      </w:r>
    </w:p>
    <w:p w14:paraId="79D1D09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5B0486">
        <w:rPr>
          <w:i/>
          <w:iCs/>
          <w:noProof/>
        </w:rPr>
        <w:t>32</w:t>
      </w:r>
      <w:r w:rsidRPr="005B0486">
        <w:rPr>
          <w:noProof/>
        </w:rPr>
        <w:t>, 17857–17868.</w:t>
      </w:r>
    </w:p>
    <w:p w14:paraId="013CAF0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Semon, R. (1921). The Mneme (London: George Allen &amp; Unwin).</w:t>
      </w:r>
    </w:p>
    <w:p w14:paraId="1012E4B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enn, V., Wolff, S.B.E., Herry, C., Grenier, F., Ehrlich, I., Gründemann, J., Fadok, J.P., Müller, C., Letzkus, J.J., and Lüthi, A. (2014). Long-Range Connectivity Defines Behavioral Specificity of Amygdala Neurons. Neuron </w:t>
      </w:r>
      <w:r w:rsidRPr="005B0486">
        <w:rPr>
          <w:i/>
          <w:iCs/>
          <w:noProof/>
        </w:rPr>
        <w:t>81</w:t>
      </w:r>
      <w:r w:rsidRPr="005B0486">
        <w:rPr>
          <w:noProof/>
        </w:rPr>
        <w:t>, 428–437.</w:t>
      </w:r>
    </w:p>
    <w:p w14:paraId="3FDD76D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heffield, M.E.J., and Dombeck, D.A. (2015). Calcium transient prevalence across the dendritic arbour predicts place field properties. Nature </w:t>
      </w:r>
      <w:r w:rsidRPr="005B0486">
        <w:rPr>
          <w:i/>
          <w:iCs/>
          <w:noProof/>
        </w:rPr>
        <w:t>517</w:t>
      </w:r>
      <w:r w:rsidRPr="005B0486">
        <w:rPr>
          <w:noProof/>
        </w:rPr>
        <w:t>, 200–204.</w:t>
      </w:r>
    </w:p>
    <w:p w14:paraId="2E25993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heffield, M.E.J., Adoff, M.D., and Dombeck, D.A. (2017). Increased Prevalence of Calcium Transients across the Dendritic Arbor during Place Field Formation. Neuron </w:t>
      </w:r>
      <w:r w:rsidRPr="005B0486">
        <w:rPr>
          <w:i/>
          <w:iCs/>
          <w:noProof/>
        </w:rPr>
        <w:t>96</w:t>
      </w:r>
      <w:r w:rsidRPr="005B0486">
        <w:rPr>
          <w:noProof/>
        </w:rPr>
        <w:t>, 490–504.</w:t>
      </w:r>
    </w:p>
    <w:p w14:paraId="7374D46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heintuch, L., Rubin, A., Brande-Eilat, N., Geva, N., Sadeh, N., Pinchasof, O., and Ziv, </w:t>
      </w:r>
      <w:r w:rsidRPr="005B0486">
        <w:rPr>
          <w:noProof/>
        </w:rPr>
        <w:lastRenderedPageBreak/>
        <w:t xml:space="preserve">Y. (2017). Tracking the Same Neurons across Multiple Days in Ca2+ Imaging Data. Cell Rep. </w:t>
      </w:r>
      <w:r w:rsidRPr="005B0486">
        <w:rPr>
          <w:i/>
          <w:iCs/>
          <w:noProof/>
        </w:rPr>
        <w:t>21</w:t>
      </w:r>
      <w:r w:rsidRPr="005B0486">
        <w:rPr>
          <w:noProof/>
        </w:rPr>
        <w:t>, 1102–1115.</w:t>
      </w:r>
    </w:p>
    <w:p w14:paraId="6405A7C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inger, A.C., Carr, M.F., Karlsson, M.P., and Frank, L.M. (2013). Hippocampal SWR Activity Predicts Correct Decisions during the Initial Learning of an Alternation Task. Neuron </w:t>
      </w:r>
      <w:r w:rsidRPr="005B0486">
        <w:rPr>
          <w:i/>
          <w:iCs/>
          <w:noProof/>
        </w:rPr>
        <w:t>77</w:t>
      </w:r>
      <w:r w:rsidRPr="005B0486">
        <w:rPr>
          <w:noProof/>
        </w:rPr>
        <w:t>, 1163–1173.</w:t>
      </w:r>
    </w:p>
    <w:p w14:paraId="4802127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kaggs, W.E., and McNaughton, B.L. (1996). Replay of neuronal firing sequences in rat hippocampus during sleep following spatial experience. Science </w:t>
      </w:r>
      <w:r w:rsidRPr="005B0486">
        <w:rPr>
          <w:i/>
          <w:iCs/>
          <w:noProof/>
        </w:rPr>
        <w:t>271</w:t>
      </w:r>
      <w:r w:rsidRPr="005B0486">
        <w:rPr>
          <w:noProof/>
        </w:rPr>
        <w:t>, 1870–1873.</w:t>
      </w:r>
    </w:p>
    <w:p w14:paraId="128C7B7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kaggs, W.E., McNaughton, B.L., Wilson, M.A., and Barnes, C.A. (1996). Theta phase precession in hippocampal neuronal populations and the compression of temporal sequences. Hippocampus </w:t>
      </w:r>
      <w:r w:rsidRPr="005B0486">
        <w:rPr>
          <w:i/>
          <w:iCs/>
          <w:noProof/>
        </w:rPr>
        <w:t>6</w:t>
      </w:r>
      <w:r w:rsidRPr="005B0486">
        <w:rPr>
          <w:noProof/>
        </w:rPr>
        <w:t>, 149–172.</w:t>
      </w:r>
    </w:p>
    <w:p w14:paraId="326A2CB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mith, D.M., and Bulkin, D.A. (2014). The form and function of hippocampal context representations. Neurosci. Biobehav. Rev. </w:t>
      </w:r>
      <w:r w:rsidRPr="005B0486">
        <w:rPr>
          <w:i/>
          <w:iCs/>
          <w:noProof/>
        </w:rPr>
        <w:t>40</w:t>
      </w:r>
      <w:r w:rsidRPr="005B0486">
        <w:rPr>
          <w:noProof/>
        </w:rPr>
        <w:t>, 52–61.</w:t>
      </w:r>
    </w:p>
    <w:p w14:paraId="2E42858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olstad, T., Moser, E.I., and Einevoll, G.T. (2006). From grid cells to place cells: A mathematical model. Hippocampus </w:t>
      </w:r>
      <w:r w:rsidRPr="005B0486">
        <w:rPr>
          <w:i/>
          <w:iCs/>
          <w:noProof/>
        </w:rPr>
        <w:t>16</w:t>
      </w:r>
      <w:r w:rsidRPr="005B0486">
        <w:rPr>
          <w:noProof/>
        </w:rPr>
        <w:t>, 1026–1031.</w:t>
      </w:r>
    </w:p>
    <w:p w14:paraId="4909817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oltesz, I., and Losonczy, A. (2018). CA1 pyramidal cell diversity enabling parallel information processing in the hippocampus. Nat. Neurosci. </w:t>
      </w:r>
      <w:r w:rsidRPr="005B0486">
        <w:rPr>
          <w:i/>
          <w:iCs/>
          <w:noProof/>
        </w:rPr>
        <w:t>21</w:t>
      </w:r>
      <w:r w:rsidRPr="005B0486">
        <w:rPr>
          <w:noProof/>
        </w:rPr>
        <w:t>, 484–493.</w:t>
      </w:r>
    </w:p>
    <w:p w14:paraId="0CB8312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quire, L.R. (1992). Memory and the hippocampus: a synthesis from findings with rats, monkeys, and humans. Psychol. Rev. </w:t>
      </w:r>
      <w:r w:rsidRPr="005B0486">
        <w:rPr>
          <w:i/>
          <w:iCs/>
          <w:noProof/>
        </w:rPr>
        <w:t>99</w:t>
      </w:r>
      <w:r w:rsidRPr="005B0486">
        <w:rPr>
          <w:noProof/>
        </w:rPr>
        <w:t>, 195–231.</w:t>
      </w:r>
    </w:p>
    <w:p w14:paraId="11439D1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Squire, L.R., and Zola-Morgan, S. (1991). The Medial Temporal Lobe Memory System Downloaded from.</w:t>
      </w:r>
    </w:p>
    <w:p w14:paraId="69EE13A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rivastava, N., Hinton, G., Krizhevsky, A., Sutskever, I., and Salakhutdinov, R. (2014). Dropout: A Simple Way to Prevent Neural Networks from Overfitting. J. Mach. Learn. Res. </w:t>
      </w:r>
      <w:r w:rsidRPr="005B0486">
        <w:rPr>
          <w:i/>
          <w:iCs/>
          <w:noProof/>
        </w:rPr>
        <w:t>15</w:t>
      </w:r>
      <w:r w:rsidRPr="005B0486">
        <w:rPr>
          <w:noProof/>
        </w:rPr>
        <w:t>, 1929–1958.</w:t>
      </w:r>
    </w:p>
    <w:p w14:paraId="6D7401F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van Strien, N.M., Cappaert, N.L.M., and Witter, M.P. (2009). The anatomy of memory: an interactive overview of the parahippocampal–hippocampal network. Nat. Rev. Neurosci. </w:t>
      </w:r>
      <w:r w:rsidRPr="005B0486">
        <w:rPr>
          <w:i/>
          <w:iCs/>
          <w:noProof/>
        </w:rPr>
        <w:t>10</w:t>
      </w:r>
      <w:r w:rsidRPr="005B0486">
        <w:rPr>
          <w:noProof/>
        </w:rPr>
        <w:t>, 272–282.</w:t>
      </w:r>
    </w:p>
    <w:p w14:paraId="167D6CC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Stujenske, J.M., Likhtik, E., Topiwala, M.A., and Gordon, J.A. (2014). Fear and Safety Engage Competing Patterns of Theta-Gamma Coupling in the Basolateral Amygdala. Neuron </w:t>
      </w:r>
      <w:r w:rsidRPr="005B0486">
        <w:rPr>
          <w:i/>
          <w:iCs/>
          <w:noProof/>
        </w:rPr>
        <w:t>83</w:t>
      </w:r>
      <w:r w:rsidRPr="005B0486">
        <w:rPr>
          <w:noProof/>
        </w:rPr>
        <w:t>, 919–933.</w:t>
      </w:r>
    </w:p>
    <w:p w14:paraId="64C3D44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Sullivan, D.W., Kinsky, N.R., Mau, W., and Eichenbaum, H. (2017). TENASPIS: A fast, accurate, and improved tool for detecting ROIs and calcium transients from in-vivo single photon fluorescence microscopy. In Society for Neuroscience Abstracts, p. #253.08/SS6.</w:t>
      </w:r>
    </w:p>
    <w:p w14:paraId="47B49A6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Sun, Y., Nguyen, A.Q., Nguyen, J.P., Le, L., Saur, D., Choi, J., Callaway, E.M., and Xu, X. (2014). Cell-Type-Specific Circuit Connectivity of Hippocampal CA1 Revealed through Cre-Dependent Rabies Tracing. Cell Rep. </w:t>
      </w:r>
      <w:r w:rsidRPr="005B0486">
        <w:rPr>
          <w:i/>
          <w:iCs/>
          <w:noProof/>
        </w:rPr>
        <w:t>7</w:t>
      </w:r>
      <w:r w:rsidRPr="005B0486">
        <w:rPr>
          <w:noProof/>
        </w:rPr>
        <w:t>, 269–280.</w:t>
      </w:r>
    </w:p>
    <w:p w14:paraId="7693B0F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anaka, K.Z., He, H., Tomar, A., Niisato, K., Huang, A.J.Y., and McHugh, T.J. (2018). The hippocampal engram maps experience but not place. Science </w:t>
      </w:r>
      <w:r w:rsidRPr="005B0486">
        <w:rPr>
          <w:i/>
          <w:iCs/>
          <w:noProof/>
        </w:rPr>
        <w:t>361</w:t>
      </w:r>
      <w:r w:rsidRPr="005B0486">
        <w:rPr>
          <w:noProof/>
        </w:rPr>
        <w:t>, 392–397.</w:t>
      </w:r>
    </w:p>
    <w:p w14:paraId="1AF7D36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ang, Q., Burgalossi, A., Ebbesen, C.L., Ray, S., Naumann, R., Schmidt, H., Spicher, D., and Brecht, M. (2014). Pyramidal and Stellate Cell Specificity of Grid and Border Representations in Layer 2 of Medial Entorhinal Cortex. Neuron </w:t>
      </w:r>
      <w:r w:rsidRPr="005B0486">
        <w:rPr>
          <w:i/>
          <w:iCs/>
          <w:noProof/>
        </w:rPr>
        <w:t>84</w:t>
      </w:r>
      <w:r w:rsidRPr="005B0486">
        <w:rPr>
          <w:noProof/>
        </w:rPr>
        <w:t>, 1191–1197.</w:t>
      </w:r>
    </w:p>
    <w:p w14:paraId="30753B8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aube, J.S., Muller, R.U., and Ranck, J.B. (1990). Head-direction cells recorded from the postsubiculum in freely moving rats. II. Effects of environmental manipulations. J. Neurosci. </w:t>
      </w:r>
      <w:r w:rsidRPr="005B0486">
        <w:rPr>
          <w:i/>
          <w:iCs/>
          <w:noProof/>
        </w:rPr>
        <w:t>10</w:t>
      </w:r>
      <w:r w:rsidRPr="005B0486">
        <w:rPr>
          <w:noProof/>
        </w:rPr>
        <w:t>, 436–447.</w:t>
      </w:r>
    </w:p>
    <w:p w14:paraId="1C799D9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Taxidis, J., Pnevmatikakis, E., Mylavarapu, A.L., Arora, J.S., Samadian, K.D., Hoffberg, E.A., and Golshani, P. (2018). Emergence of stable sensory and dynamic temporal representations in the hippocampus during working memory. BioRxiv 474510.</w:t>
      </w:r>
    </w:p>
    <w:p w14:paraId="009F3A6B"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erada, S., Sakurai, Y., Nakahara, H., and Fujisawa, S. (2017). Temporal and Rate Coding for Discrete Event Sequences in the Hippocampus. Neuron </w:t>
      </w:r>
      <w:r w:rsidRPr="005B0486">
        <w:rPr>
          <w:i/>
          <w:iCs/>
          <w:noProof/>
        </w:rPr>
        <w:t>94</w:t>
      </w:r>
      <w:r w:rsidRPr="005B0486">
        <w:rPr>
          <w:noProof/>
        </w:rPr>
        <w:t>, 1248–1262.e4.</w:t>
      </w:r>
    </w:p>
    <w:p w14:paraId="7790D3D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hompson, L.T., and Best, P.J. (1990). Long-term stability of the place-field activity of single units recorded from the dorsal hippocampus of freely behaving rats. Brain Res. </w:t>
      </w:r>
      <w:r w:rsidRPr="005B0486">
        <w:rPr>
          <w:i/>
          <w:iCs/>
          <w:noProof/>
        </w:rPr>
        <w:t>509</w:t>
      </w:r>
      <w:r w:rsidRPr="005B0486">
        <w:rPr>
          <w:noProof/>
        </w:rPr>
        <w:t>, 299–308.</w:t>
      </w:r>
    </w:p>
    <w:p w14:paraId="0A1AD49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iganj, Z., Hasselmo, M.E., and Howard, M.W. (2015). A simple biophysically plausible model for long time constants in single neurons. Hippocampus </w:t>
      </w:r>
      <w:r w:rsidRPr="005B0486">
        <w:rPr>
          <w:i/>
          <w:iCs/>
          <w:noProof/>
        </w:rPr>
        <w:t>25</w:t>
      </w:r>
      <w:r w:rsidRPr="005B0486">
        <w:rPr>
          <w:noProof/>
        </w:rPr>
        <w:t>, 27–37.</w:t>
      </w:r>
    </w:p>
    <w:p w14:paraId="4259836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olman, E.C. (1948). Cognitive maps in rats and men. Psychol. Rev. </w:t>
      </w:r>
      <w:r w:rsidRPr="005B0486">
        <w:rPr>
          <w:i/>
          <w:iCs/>
          <w:noProof/>
        </w:rPr>
        <w:t>55</w:t>
      </w:r>
      <w:r w:rsidRPr="005B0486">
        <w:rPr>
          <w:noProof/>
        </w:rPr>
        <w:t>, 189–208.</w:t>
      </w:r>
    </w:p>
    <w:p w14:paraId="7F12361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onegawa, S., Liu, X., Ramirez, S., and Redondo, R. (2015b). Memory Engram Cells Have Come of Age. Neuron </w:t>
      </w:r>
      <w:r w:rsidRPr="005B0486">
        <w:rPr>
          <w:i/>
          <w:iCs/>
          <w:noProof/>
        </w:rPr>
        <w:t>87</w:t>
      </w:r>
      <w:r w:rsidRPr="005B0486">
        <w:rPr>
          <w:noProof/>
        </w:rPr>
        <w:t>, 918–931.</w:t>
      </w:r>
    </w:p>
    <w:p w14:paraId="78B21B5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onegawa, S., Pignatelli, M., Roy, D.S., and Ryan, T.J. (2015a). Memory engram storage and retrieval. Curr. Opin. Neurobiol. </w:t>
      </w:r>
      <w:r w:rsidRPr="005B0486">
        <w:rPr>
          <w:i/>
          <w:iCs/>
          <w:noProof/>
        </w:rPr>
        <w:t>35</w:t>
      </w:r>
      <w:r w:rsidRPr="005B0486">
        <w:rPr>
          <w:noProof/>
        </w:rPr>
        <w:t>, 101–109.</w:t>
      </w:r>
    </w:p>
    <w:p w14:paraId="63CFFD12"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ovote, P., Fadok, J.P., and Lüthi, A. (2015). Neuronal circuits for fear and anxiety. Nat. Rev. Neurosci. </w:t>
      </w:r>
      <w:r w:rsidRPr="005B0486">
        <w:rPr>
          <w:i/>
          <w:iCs/>
          <w:noProof/>
        </w:rPr>
        <w:t>16</w:t>
      </w:r>
      <w:r w:rsidRPr="005B0486">
        <w:rPr>
          <w:noProof/>
        </w:rPr>
        <w:t>, 317–331.</w:t>
      </w:r>
    </w:p>
    <w:p w14:paraId="3D2C905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reves, A., and Rolls, E.T. (1994). Computational analysis of the role of the hippocampus in memory. Hippocampus </w:t>
      </w:r>
      <w:r w:rsidRPr="005B0486">
        <w:rPr>
          <w:i/>
          <w:iCs/>
          <w:noProof/>
        </w:rPr>
        <w:t>4</w:t>
      </w:r>
      <w:r w:rsidRPr="005B0486">
        <w:rPr>
          <w:noProof/>
        </w:rPr>
        <w:t>, 374–391.</w:t>
      </w:r>
    </w:p>
    <w:p w14:paraId="71AAAD5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ronson, N.C., Schrick, C., Guzman, Y.F., Huh, K.H., Srivastava, D.P., Penzes, P., Guedea, A.L., Gao, C., and Radulovic, J. (2009). Segregated Populations of Hippocampal </w:t>
      </w:r>
      <w:r w:rsidRPr="005B0486">
        <w:rPr>
          <w:noProof/>
        </w:rPr>
        <w:lastRenderedPageBreak/>
        <w:t xml:space="preserve">Principal CA1 Neurons Mediating Conditioning and Extinction of Contextual Fear. J. Neurosci. </w:t>
      </w:r>
      <w:r w:rsidRPr="005B0486">
        <w:rPr>
          <w:i/>
          <w:iCs/>
          <w:noProof/>
        </w:rPr>
        <w:t>29</w:t>
      </w:r>
      <w:r w:rsidRPr="005B0486">
        <w:rPr>
          <w:noProof/>
        </w:rPr>
        <w:t>, 3387–3394.</w:t>
      </w:r>
    </w:p>
    <w:p w14:paraId="3BC93BA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rouche, S., Sasaki, J.M., Tu, T., and Reijmers, L.G. (2013). Fear Extinction Causes Target-Specific Remodeling of Perisomatic Inhibitory Synapses. Neuron </w:t>
      </w:r>
      <w:r w:rsidRPr="005B0486">
        <w:rPr>
          <w:i/>
          <w:iCs/>
          <w:noProof/>
        </w:rPr>
        <w:t>80</w:t>
      </w:r>
      <w:r w:rsidRPr="005B0486">
        <w:rPr>
          <w:noProof/>
        </w:rPr>
        <w:t>, 1054–1065.</w:t>
      </w:r>
    </w:p>
    <w:p w14:paraId="3203179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rouche, S., Perestenko, P. V, van de Ven, G.M., Bratley, C.T., McNamara, C.G., Campo-Urriza, N., Black, S.L., Reijmers, L.G., and Dupret, D. (2016). Recoding a cocaine-place memory engram to a neutral engram in the hippocampus. Nat. Neurosci. </w:t>
      </w:r>
      <w:r w:rsidRPr="005B0486">
        <w:rPr>
          <w:i/>
          <w:iCs/>
          <w:noProof/>
        </w:rPr>
        <w:t>19</w:t>
      </w:r>
      <w:r w:rsidRPr="005B0486">
        <w:rPr>
          <w:noProof/>
        </w:rPr>
        <w:t>, 564–567.</w:t>
      </w:r>
    </w:p>
    <w:p w14:paraId="3BABE69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sao, A., Moser, M.-B., and Moser, E.I. (2013). Traces of Experience in the Lateral Entorhinal Cortex. Curr. Biol. </w:t>
      </w:r>
      <w:r w:rsidRPr="005B0486">
        <w:rPr>
          <w:i/>
          <w:iCs/>
          <w:noProof/>
        </w:rPr>
        <w:t>23</w:t>
      </w:r>
      <w:r w:rsidRPr="005B0486">
        <w:rPr>
          <w:noProof/>
        </w:rPr>
        <w:t>, 399–405.</w:t>
      </w:r>
    </w:p>
    <w:p w14:paraId="4CBA5C04"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sao, A., Sugar, J., Lu, L., Wang, C., Knierim, J.J., Moser, M.-B., and Moser, E.I. (2018). Integrating time from experience in the lateral entorhinal cortex. Nature </w:t>
      </w:r>
      <w:r w:rsidRPr="005B0486">
        <w:rPr>
          <w:i/>
          <w:iCs/>
          <w:noProof/>
        </w:rPr>
        <w:t>561</w:t>
      </w:r>
      <w:r w:rsidRPr="005B0486">
        <w:rPr>
          <w:noProof/>
        </w:rPr>
        <w:t>, 57–62.</w:t>
      </w:r>
    </w:p>
    <w:p w14:paraId="2468D687"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Tse, D., Langston, R.F., Kakeyama, M., Bethus, I., Spooner, P. a, Wood, E.R., Witter, M.P., and Morris, R.G.M. (2007). Schemas and Memory Consolidation. </w:t>
      </w:r>
      <w:r w:rsidRPr="005B0486">
        <w:rPr>
          <w:i/>
          <w:iCs/>
          <w:noProof/>
        </w:rPr>
        <w:t>316</w:t>
      </w:r>
      <w:r w:rsidRPr="005B0486">
        <w:rPr>
          <w:noProof/>
        </w:rPr>
        <w:t>, 76–82.</w:t>
      </w:r>
    </w:p>
    <w:p w14:paraId="64FAC10C"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Villette, V., Malvache, A., Tressard, T., Dupuy, N., and Cossart, R. (2015). Internally Recurring Hippocampal Sequences as a Population Template of Spatiotemporal Information. Neuron </w:t>
      </w:r>
      <w:r w:rsidRPr="005B0486">
        <w:rPr>
          <w:i/>
          <w:iCs/>
          <w:noProof/>
        </w:rPr>
        <w:t>88</w:t>
      </w:r>
      <w:r w:rsidRPr="005B0486">
        <w:rPr>
          <w:noProof/>
        </w:rPr>
        <w:t>, 357–366.</w:t>
      </w:r>
    </w:p>
    <w:p w14:paraId="02CCD88F"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allenstein, G. V, Eichenbaum, H., and Hasselmo, M.E. (1998). The hippocampus as an associator of discontiguous events. Trends Neurosci. </w:t>
      </w:r>
      <w:r w:rsidRPr="005B0486">
        <w:rPr>
          <w:i/>
          <w:iCs/>
          <w:noProof/>
        </w:rPr>
        <w:t>21</w:t>
      </w:r>
      <w:r w:rsidRPr="005B0486">
        <w:rPr>
          <w:noProof/>
        </w:rPr>
        <w:t>, 317–323.</w:t>
      </w:r>
    </w:p>
    <w:p w14:paraId="079C885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ang, Y., Romani, S., Lustig, B., Leonardo, A., and Pastalkova, E. (2015). Theta sequences are essential for internally generated hippocampal firing fields. Nat. Neurosci. </w:t>
      </w:r>
      <w:r w:rsidRPr="005B0486">
        <w:rPr>
          <w:i/>
          <w:iCs/>
          <w:noProof/>
        </w:rPr>
        <w:t>18</w:t>
      </w:r>
      <w:r w:rsidRPr="005B0486">
        <w:rPr>
          <w:noProof/>
        </w:rPr>
        <w:t>, 282–288.</w:t>
      </w:r>
    </w:p>
    <w:p w14:paraId="1B2759C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ikenheiser, A.M., and Redish, A.D. (2015). Hippocampal theta sequences reflect current goals. Nat. Neurosci. </w:t>
      </w:r>
      <w:r w:rsidRPr="005B0486">
        <w:rPr>
          <w:i/>
          <w:iCs/>
          <w:noProof/>
        </w:rPr>
        <w:t>18</w:t>
      </w:r>
      <w:r w:rsidRPr="005B0486">
        <w:rPr>
          <w:noProof/>
        </w:rPr>
        <w:t>, 289–294.</w:t>
      </w:r>
    </w:p>
    <w:p w14:paraId="4FAB446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ilson, M.A., and McNaughton, B.L. (1993). Dynamics of the hippocampal ensemble code for space. Science </w:t>
      </w:r>
      <w:r w:rsidRPr="005B0486">
        <w:rPr>
          <w:i/>
          <w:iCs/>
          <w:noProof/>
        </w:rPr>
        <w:t>261</w:t>
      </w:r>
      <w:r w:rsidRPr="005B0486">
        <w:rPr>
          <w:noProof/>
        </w:rPr>
        <w:t>, 1055–1058.</w:t>
      </w:r>
    </w:p>
    <w:p w14:paraId="786B10D1"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ilson, M.A., and McNaughton, B.L. (1994). Reactivation of hippocampal ensemble memories during sleep. Science </w:t>
      </w:r>
      <w:r w:rsidRPr="005B0486">
        <w:rPr>
          <w:i/>
          <w:iCs/>
          <w:noProof/>
        </w:rPr>
        <w:t>265</w:t>
      </w:r>
      <w:r w:rsidRPr="005B0486">
        <w:rPr>
          <w:noProof/>
        </w:rPr>
        <w:t>, 676–679.</w:t>
      </w:r>
    </w:p>
    <w:p w14:paraId="3E7126B3"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intzer, M.E., Boehringer, R., Polygalov, D., and McHugh, T.J. (2014). The Hippocampal CA2 Ensemble Is Sensitive to Contextual Change. J. Neurosci. </w:t>
      </w:r>
      <w:r w:rsidRPr="005B0486">
        <w:rPr>
          <w:i/>
          <w:iCs/>
          <w:noProof/>
        </w:rPr>
        <w:t>34</w:t>
      </w:r>
      <w:r w:rsidRPr="005B0486">
        <w:rPr>
          <w:noProof/>
        </w:rPr>
        <w:t>, 3056–3066.</w:t>
      </w:r>
    </w:p>
    <w:p w14:paraId="15E675C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lastRenderedPageBreak/>
        <w:t xml:space="preserve">Witter, M.P. (1993). Organization of the entorhinal—hippocampal system: A review of current anatomical data. Hippocampus </w:t>
      </w:r>
      <w:r w:rsidRPr="005B0486">
        <w:rPr>
          <w:i/>
          <w:iCs/>
          <w:noProof/>
        </w:rPr>
        <w:t>3</w:t>
      </w:r>
      <w:r w:rsidRPr="005B0486">
        <w:rPr>
          <w:noProof/>
        </w:rPr>
        <w:t>, 33–44.</w:t>
      </w:r>
    </w:p>
    <w:p w14:paraId="4540F11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ood, E.R., Dudchenko, P. a, Robitsek, R.J., and Eichenbaum, H. (2000). Hippocampal neurons encode information about different types of memory episodes occurring in the same location. Neuron </w:t>
      </w:r>
      <w:r w:rsidRPr="005B0486">
        <w:rPr>
          <w:i/>
          <w:iCs/>
          <w:noProof/>
        </w:rPr>
        <w:t>27</w:t>
      </w:r>
      <w:r w:rsidRPr="005B0486">
        <w:rPr>
          <w:noProof/>
        </w:rPr>
        <w:t>, 623–633.</w:t>
      </w:r>
    </w:p>
    <w:p w14:paraId="676ECA9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u, C.-T., Haggerty, D., Kemere, C., and Ji, D. (2017). Hippocampal awake replay in fear memory retrieval. Nat. Neurosci. </w:t>
      </w:r>
      <w:r w:rsidRPr="005B0486">
        <w:rPr>
          <w:i/>
          <w:iCs/>
          <w:noProof/>
        </w:rPr>
        <w:t>20</w:t>
      </w:r>
      <w:r w:rsidRPr="005B0486">
        <w:rPr>
          <w:noProof/>
        </w:rPr>
        <w:t>, 571–580.</w:t>
      </w:r>
    </w:p>
    <w:p w14:paraId="205FC426"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Wyss, J.M., and Van Groen, T. (1992). Connections between the retrosplenial cortex and the hippocampal formation in the rat: A review. Hippocampus </w:t>
      </w:r>
      <w:r w:rsidRPr="005B0486">
        <w:rPr>
          <w:i/>
          <w:iCs/>
          <w:noProof/>
        </w:rPr>
        <w:t>2</w:t>
      </w:r>
      <w:r w:rsidRPr="005B0486">
        <w:rPr>
          <w:noProof/>
        </w:rPr>
        <w:t>, 1–11.</w:t>
      </w:r>
    </w:p>
    <w:p w14:paraId="14F4BAD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Xu, X., Sun, Y., Holmes, T.C., and López, A.J. (2016). Noncanonical connections between the subiculum and hippocampal CA1. J. Comp. Neurol. </w:t>
      </w:r>
      <w:r w:rsidRPr="005B0486">
        <w:rPr>
          <w:i/>
          <w:iCs/>
          <w:noProof/>
        </w:rPr>
        <w:t>524</w:t>
      </w:r>
      <w:r w:rsidRPr="005B0486">
        <w:rPr>
          <w:noProof/>
        </w:rPr>
        <w:t>, 3666–3673.</w:t>
      </w:r>
    </w:p>
    <w:p w14:paraId="0BB0F6E5"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Yang, Y., Wang, Z.-H., Jin, S., Gao, D., Liu, N., Chen, S.-P., Zhang, S., Liu, Q., Liu, E., Wang, X., et al. (2016). Opposite monosynaptic scaling of BLP–vCA1 inputs governs hopefulness- and helplessness-modulated spatial learning and memory. Nat. Commun. </w:t>
      </w:r>
      <w:r w:rsidRPr="005B0486">
        <w:rPr>
          <w:i/>
          <w:iCs/>
          <w:noProof/>
        </w:rPr>
        <w:t>7</w:t>
      </w:r>
      <w:r w:rsidRPr="005B0486">
        <w:rPr>
          <w:noProof/>
        </w:rPr>
        <w:t>, 11935.</w:t>
      </w:r>
    </w:p>
    <w:p w14:paraId="1EFC5D6D"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Yassa, M.A., and Stark, C.E.L. (2011). Pattern separation in the hippocampus. Trends Neurosci. </w:t>
      </w:r>
      <w:r w:rsidRPr="005B0486">
        <w:rPr>
          <w:i/>
          <w:iCs/>
          <w:noProof/>
        </w:rPr>
        <w:t>34</w:t>
      </w:r>
      <w:r w:rsidRPr="005B0486">
        <w:rPr>
          <w:noProof/>
        </w:rPr>
        <w:t>, 515–525.</w:t>
      </w:r>
    </w:p>
    <w:p w14:paraId="5298D4D8"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5B0486">
        <w:rPr>
          <w:i/>
          <w:iCs/>
          <w:noProof/>
        </w:rPr>
        <w:t>83</w:t>
      </w:r>
      <w:r w:rsidRPr="005B0486">
        <w:rPr>
          <w:noProof/>
        </w:rPr>
        <w:t>, 722–735.</w:t>
      </w:r>
    </w:p>
    <w:p w14:paraId="4C2A4FCA"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Yokose, J., Okubo-Suzuki, R., Nomoto, M., Ohkawa, N., Nishizono, H., Suzuki, A., Matsuo, M., Tsujimura, S., Takahashi, Y., Nagase, M., et al. (2017). Overlapping memory trace indispensable for linking, but not recalling, individual memories. Science (80-. ). </w:t>
      </w:r>
      <w:r w:rsidRPr="005B0486">
        <w:rPr>
          <w:i/>
          <w:iCs/>
          <w:noProof/>
        </w:rPr>
        <w:t>355</w:t>
      </w:r>
      <w:r w:rsidRPr="005B0486">
        <w:rPr>
          <w:noProof/>
        </w:rPr>
        <w:t>, 398–403.</w:t>
      </w:r>
    </w:p>
    <w:p w14:paraId="0E43D2C0"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Young, W.S., Li, J., Wersinger, S.R., and Palkovits, M. (2006). The vasopressin 1b receptor is prominent in the hippocampal area CA2 where it is unaffected by restraint stress or adrenalectomy. Neuroscience </w:t>
      </w:r>
      <w:r w:rsidRPr="005B0486">
        <w:rPr>
          <w:i/>
          <w:iCs/>
          <w:noProof/>
        </w:rPr>
        <w:t>143</w:t>
      </w:r>
      <w:r w:rsidRPr="005B0486">
        <w:rPr>
          <w:noProof/>
        </w:rPr>
        <w:t>, 1031–1039.</w:t>
      </w:r>
    </w:p>
    <w:p w14:paraId="5AF8C579"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Zhou, Y., Won, J., Karlsson, M.G., Zhou, M., Rogerson, T., Balaji, J., Neve, R., Poirazi, P., and Silva, A.J. (2009). CREB regulates excitability and the allocation of memory to subsets of neurons in the amygdala. Nat. Neurosci. </w:t>
      </w:r>
      <w:r w:rsidRPr="005B0486">
        <w:rPr>
          <w:i/>
          <w:iCs/>
          <w:noProof/>
        </w:rPr>
        <w:t>12</w:t>
      </w:r>
      <w:r w:rsidRPr="005B0486">
        <w:rPr>
          <w:noProof/>
        </w:rPr>
        <w:t>, 1438–1443.</w:t>
      </w:r>
    </w:p>
    <w:p w14:paraId="14BC95DE" w14:textId="77777777" w:rsidR="005B0486" w:rsidRPr="005B0486" w:rsidRDefault="005B0486" w:rsidP="005B0486">
      <w:pPr>
        <w:widowControl w:val="0"/>
        <w:autoSpaceDE w:val="0"/>
        <w:autoSpaceDN w:val="0"/>
        <w:adjustRightInd w:val="0"/>
        <w:spacing w:after="240" w:line="240" w:lineRule="auto"/>
        <w:rPr>
          <w:noProof/>
        </w:rPr>
      </w:pPr>
      <w:r w:rsidRPr="005B0486">
        <w:rPr>
          <w:noProof/>
        </w:rPr>
        <w:t xml:space="preserve">Ziv, Y., Burns, L.D., Cocker, E.D., Hamel, E.O., Ghosh, K.K., Kitch, L.J., Gamal, A. El, and Schnitzer, M.J. (2013). Long-term dynamics of CA1 hippocampal place codes. Nat. Neurosci. </w:t>
      </w:r>
      <w:r w:rsidRPr="005B0486">
        <w:rPr>
          <w:i/>
          <w:iCs/>
          <w:noProof/>
        </w:rPr>
        <w:t>16</w:t>
      </w:r>
      <w:r w:rsidRPr="005B0486">
        <w:rPr>
          <w:noProof/>
        </w:rPr>
        <w:t>, 264–266.</w:t>
      </w:r>
    </w:p>
    <w:p w14:paraId="44FDF6C3" w14:textId="037A51ED" w:rsidR="009727C5" w:rsidRDefault="00942D3B" w:rsidP="005B0486">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lastRenderedPageBreak/>
        <w:fldChar w:fldCharType="end"/>
      </w:r>
    </w:p>
    <w:p w14:paraId="688548FF" w14:textId="6AE922D9" w:rsidR="009727C5" w:rsidRDefault="009727C5" w:rsidP="009727C5">
      <w:pPr>
        <w:pStyle w:val="Heading1"/>
      </w:pPr>
      <w:bookmarkStart w:id="149" w:name="_Toc536185628"/>
      <w:r>
        <w:lastRenderedPageBreak/>
        <w:t>CURRICULUM VITAE</w:t>
      </w:r>
      <w:bookmarkEnd w:id="149"/>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7C8E62" w14:textId="77777777" w:rsidR="00E76B5C" w:rsidRDefault="00E76B5C" w:rsidP="002112A8">
      <w:r>
        <w:separator/>
      </w:r>
    </w:p>
  </w:endnote>
  <w:endnote w:type="continuationSeparator" w:id="0">
    <w:p w14:paraId="1185C7A9" w14:textId="77777777" w:rsidR="00E76B5C" w:rsidRDefault="00E76B5C"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5F4F2D" w:rsidRDefault="005F4F2D"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5F4F2D" w:rsidRDefault="005F4F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5F4F2D" w:rsidRPr="000A05E4" w:rsidRDefault="005F4F2D"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3D213B">
      <w:rPr>
        <w:rStyle w:val="PageNumber"/>
        <w:rFonts w:cs="Times New Roman"/>
        <w:noProof/>
      </w:rPr>
      <w:t>xviii</w:t>
    </w:r>
    <w:r w:rsidRPr="000A05E4">
      <w:rPr>
        <w:rStyle w:val="PageNumber"/>
        <w:rFonts w:cs="Times New Roman"/>
      </w:rPr>
      <w:fldChar w:fldCharType="end"/>
    </w:r>
  </w:p>
  <w:p w14:paraId="590ADF32" w14:textId="77777777" w:rsidR="005F4F2D" w:rsidRDefault="005F4F2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5F4F2D" w:rsidRDefault="005F4F2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5F4F2D" w:rsidRDefault="005F4F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89394F" w14:textId="77777777" w:rsidR="00E76B5C" w:rsidRDefault="00E76B5C" w:rsidP="002112A8">
      <w:r>
        <w:separator/>
      </w:r>
    </w:p>
  </w:footnote>
  <w:footnote w:type="continuationSeparator" w:id="0">
    <w:p w14:paraId="2CAA1E42" w14:textId="77777777" w:rsidR="00E76B5C" w:rsidRDefault="00E76B5C"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5F4F2D" w:rsidRDefault="005F4F2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5F4F2D" w:rsidRDefault="005F4F2D"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5F4F2D" w:rsidRDefault="005F4F2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5F4F2D" w:rsidRPr="000A05E4" w:rsidRDefault="005F4F2D"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3D213B">
      <w:rPr>
        <w:rStyle w:val="PageNumber"/>
        <w:rFonts w:cs="Times New Roman"/>
        <w:noProof/>
      </w:rPr>
      <w:t>28</w:t>
    </w:r>
    <w:r w:rsidRPr="000A05E4">
      <w:rPr>
        <w:rStyle w:val="PageNumber"/>
        <w:rFonts w:cs="Times New Roman"/>
      </w:rPr>
      <w:fldChar w:fldCharType="end"/>
    </w:r>
  </w:p>
  <w:p w14:paraId="1BCBD2C9" w14:textId="77777777" w:rsidR="005F4F2D" w:rsidRDefault="005F4F2D"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5F4F2D" w:rsidRDefault="005F4F2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5F4F2D" w:rsidRDefault="005F4F2D"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246A"/>
    <w:rsid w:val="00006492"/>
    <w:rsid w:val="00021117"/>
    <w:rsid w:val="00033493"/>
    <w:rsid w:val="0004040E"/>
    <w:rsid w:val="000424B6"/>
    <w:rsid w:val="00043C99"/>
    <w:rsid w:val="00044DB9"/>
    <w:rsid w:val="00052860"/>
    <w:rsid w:val="00053800"/>
    <w:rsid w:val="00054994"/>
    <w:rsid w:val="00054AA5"/>
    <w:rsid w:val="000569C9"/>
    <w:rsid w:val="00071A04"/>
    <w:rsid w:val="00074A42"/>
    <w:rsid w:val="00075844"/>
    <w:rsid w:val="000831D6"/>
    <w:rsid w:val="00087333"/>
    <w:rsid w:val="0009134A"/>
    <w:rsid w:val="00094121"/>
    <w:rsid w:val="00097DF6"/>
    <w:rsid w:val="000A05E4"/>
    <w:rsid w:val="000A2F0F"/>
    <w:rsid w:val="000A3761"/>
    <w:rsid w:val="000B2108"/>
    <w:rsid w:val="000B4EF5"/>
    <w:rsid w:val="000B6BA2"/>
    <w:rsid w:val="000C0A9E"/>
    <w:rsid w:val="000C3EED"/>
    <w:rsid w:val="000C62E0"/>
    <w:rsid w:val="000D2187"/>
    <w:rsid w:val="000D4165"/>
    <w:rsid w:val="000D41D7"/>
    <w:rsid w:val="000D47DF"/>
    <w:rsid w:val="000D4B69"/>
    <w:rsid w:val="000E4810"/>
    <w:rsid w:val="000E66E2"/>
    <w:rsid w:val="000F3D7C"/>
    <w:rsid w:val="000F3DA9"/>
    <w:rsid w:val="000F4C00"/>
    <w:rsid w:val="000F4F8F"/>
    <w:rsid w:val="000F6BE0"/>
    <w:rsid w:val="001041F2"/>
    <w:rsid w:val="001069F1"/>
    <w:rsid w:val="001126FC"/>
    <w:rsid w:val="001154A2"/>
    <w:rsid w:val="00140203"/>
    <w:rsid w:val="00150AA2"/>
    <w:rsid w:val="00153076"/>
    <w:rsid w:val="00160048"/>
    <w:rsid w:val="00161809"/>
    <w:rsid w:val="00170292"/>
    <w:rsid w:val="00171438"/>
    <w:rsid w:val="001744AB"/>
    <w:rsid w:val="001772C0"/>
    <w:rsid w:val="001868B2"/>
    <w:rsid w:val="00186F7A"/>
    <w:rsid w:val="00195679"/>
    <w:rsid w:val="001973A4"/>
    <w:rsid w:val="001A02FD"/>
    <w:rsid w:val="001A381D"/>
    <w:rsid w:val="001B013D"/>
    <w:rsid w:val="001B541D"/>
    <w:rsid w:val="001C222B"/>
    <w:rsid w:val="001C2441"/>
    <w:rsid w:val="001D18C3"/>
    <w:rsid w:val="001D25CA"/>
    <w:rsid w:val="001E1273"/>
    <w:rsid w:val="00203867"/>
    <w:rsid w:val="00206C94"/>
    <w:rsid w:val="002112A8"/>
    <w:rsid w:val="00220B3B"/>
    <w:rsid w:val="00222E8A"/>
    <w:rsid w:val="00226048"/>
    <w:rsid w:val="00233F94"/>
    <w:rsid w:val="00241468"/>
    <w:rsid w:val="002426E7"/>
    <w:rsid w:val="00245DB7"/>
    <w:rsid w:val="0025138A"/>
    <w:rsid w:val="00254250"/>
    <w:rsid w:val="00254CF0"/>
    <w:rsid w:val="00257004"/>
    <w:rsid w:val="00266E1E"/>
    <w:rsid w:val="002719A8"/>
    <w:rsid w:val="00272228"/>
    <w:rsid w:val="00275666"/>
    <w:rsid w:val="00277A3B"/>
    <w:rsid w:val="00277C41"/>
    <w:rsid w:val="00280570"/>
    <w:rsid w:val="0028206E"/>
    <w:rsid w:val="00284E0B"/>
    <w:rsid w:val="002A7F50"/>
    <w:rsid w:val="002B30B8"/>
    <w:rsid w:val="002B74CC"/>
    <w:rsid w:val="002C10D1"/>
    <w:rsid w:val="002C2DE9"/>
    <w:rsid w:val="002D50E5"/>
    <w:rsid w:val="002D5122"/>
    <w:rsid w:val="002D68BF"/>
    <w:rsid w:val="002D7EC6"/>
    <w:rsid w:val="002E1076"/>
    <w:rsid w:val="002E3E9A"/>
    <w:rsid w:val="002E43E0"/>
    <w:rsid w:val="002E5749"/>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547DD"/>
    <w:rsid w:val="0037001D"/>
    <w:rsid w:val="003742D4"/>
    <w:rsid w:val="0038056A"/>
    <w:rsid w:val="0038229F"/>
    <w:rsid w:val="0038614F"/>
    <w:rsid w:val="003863E2"/>
    <w:rsid w:val="003A044A"/>
    <w:rsid w:val="003A1FF1"/>
    <w:rsid w:val="003A73F7"/>
    <w:rsid w:val="003B4FAB"/>
    <w:rsid w:val="003C482E"/>
    <w:rsid w:val="003C5973"/>
    <w:rsid w:val="003C6278"/>
    <w:rsid w:val="003C67AC"/>
    <w:rsid w:val="003C69ED"/>
    <w:rsid w:val="003D213B"/>
    <w:rsid w:val="003D27EE"/>
    <w:rsid w:val="003D5778"/>
    <w:rsid w:val="003E2A0C"/>
    <w:rsid w:val="003E5272"/>
    <w:rsid w:val="0041536F"/>
    <w:rsid w:val="00415A0A"/>
    <w:rsid w:val="00415D46"/>
    <w:rsid w:val="0041749E"/>
    <w:rsid w:val="0042105D"/>
    <w:rsid w:val="0042375E"/>
    <w:rsid w:val="00424B5B"/>
    <w:rsid w:val="00425644"/>
    <w:rsid w:val="0043299E"/>
    <w:rsid w:val="00432F31"/>
    <w:rsid w:val="0044199E"/>
    <w:rsid w:val="00456A75"/>
    <w:rsid w:val="00464CF5"/>
    <w:rsid w:val="00471A36"/>
    <w:rsid w:val="00475087"/>
    <w:rsid w:val="00477697"/>
    <w:rsid w:val="00480FA9"/>
    <w:rsid w:val="00485187"/>
    <w:rsid w:val="0049386E"/>
    <w:rsid w:val="004A733F"/>
    <w:rsid w:val="004C0813"/>
    <w:rsid w:val="004C31C1"/>
    <w:rsid w:val="004D50AE"/>
    <w:rsid w:val="004F3A39"/>
    <w:rsid w:val="00520369"/>
    <w:rsid w:val="00555FF6"/>
    <w:rsid w:val="0056175E"/>
    <w:rsid w:val="005637FA"/>
    <w:rsid w:val="00570644"/>
    <w:rsid w:val="0057440D"/>
    <w:rsid w:val="00576A83"/>
    <w:rsid w:val="00581067"/>
    <w:rsid w:val="00582824"/>
    <w:rsid w:val="005868E2"/>
    <w:rsid w:val="005876B0"/>
    <w:rsid w:val="00592526"/>
    <w:rsid w:val="005948DD"/>
    <w:rsid w:val="005B0486"/>
    <w:rsid w:val="005B6101"/>
    <w:rsid w:val="005C09A6"/>
    <w:rsid w:val="005C15C7"/>
    <w:rsid w:val="005C1B6E"/>
    <w:rsid w:val="005C2377"/>
    <w:rsid w:val="005C4A6F"/>
    <w:rsid w:val="005C73F6"/>
    <w:rsid w:val="005E0050"/>
    <w:rsid w:val="005F0D20"/>
    <w:rsid w:val="005F2A6A"/>
    <w:rsid w:val="005F4F2D"/>
    <w:rsid w:val="006024FA"/>
    <w:rsid w:val="00607C9F"/>
    <w:rsid w:val="00614EDF"/>
    <w:rsid w:val="006244A4"/>
    <w:rsid w:val="006259B6"/>
    <w:rsid w:val="006259C5"/>
    <w:rsid w:val="00626978"/>
    <w:rsid w:val="00632D95"/>
    <w:rsid w:val="00655494"/>
    <w:rsid w:val="0065563D"/>
    <w:rsid w:val="00655F84"/>
    <w:rsid w:val="00657DAF"/>
    <w:rsid w:val="006605D8"/>
    <w:rsid w:val="00660784"/>
    <w:rsid w:val="00670CB6"/>
    <w:rsid w:val="00692BBC"/>
    <w:rsid w:val="006B69DF"/>
    <w:rsid w:val="006B7184"/>
    <w:rsid w:val="006C30BF"/>
    <w:rsid w:val="006C767D"/>
    <w:rsid w:val="006D2341"/>
    <w:rsid w:val="006D41FC"/>
    <w:rsid w:val="006E0036"/>
    <w:rsid w:val="006E2631"/>
    <w:rsid w:val="006E4994"/>
    <w:rsid w:val="006E516B"/>
    <w:rsid w:val="0070618A"/>
    <w:rsid w:val="00707896"/>
    <w:rsid w:val="00715622"/>
    <w:rsid w:val="00716D13"/>
    <w:rsid w:val="0072455D"/>
    <w:rsid w:val="00740891"/>
    <w:rsid w:val="00746E5B"/>
    <w:rsid w:val="007522F7"/>
    <w:rsid w:val="007528FA"/>
    <w:rsid w:val="00754ABD"/>
    <w:rsid w:val="00756A87"/>
    <w:rsid w:val="00764A5E"/>
    <w:rsid w:val="00781735"/>
    <w:rsid w:val="00791795"/>
    <w:rsid w:val="007A6123"/>
    <w:rsid w:val="007A74EA"/>
    <w:rsid w:val="007C2BF3"/>
    <w:rsid w:val="007C6EC1"/>
    <w:rsid w:val="007D5AA2"/>
    <w:rsid w:val="007D7A80"/>
    <w:rsid w:val="007E52F4"/>
    <w:rsid w:val="007F2B0C"/>
    <w:rsid w:val="007F2F02"/>
    <w:rsid w:val="00800F1B"/>
    <w:rsid w:val="008103E0"/>
    <w:rsid w:val="0081480B"/>
    <w:rsid w:val="00825833"/>
    <w:rsid w:val="00833823"/>
    <w:rsid w:val="00844568"/>
    <w:rsid w:val="00845D11"/>
    <w:rsid w:val="00852DE9"/>
    <w:rsid w:val="00854675"/>
    <w:rsid w:val="0086130D"/>
    <w:rsid w:val="00861B5C"/>
    <w:rsid w:val="00863B27"/>
    <w:rsid w:val="00864EEA"/>
    <w:rsid w:val="00865CE7"/>
    <w:rsid w:val="00870850"/>
    <w:rsid w:val="00874A20"/>
    <w:rsid w:val="00877990"/>
    <w:rsid w:val="008861FB"/>
    <w:rsid w:val="008903B1"/>
    <w:rsid w:val="008927B2"/>
    <w:rsid w:val="00896107"/>
    <w:rsid w:val="00896524"/>
    <w:rsid w:val="008A2AE9"/>
    <w:rsid w:val="008A566E"/>
    <w:rsid w:val="008B0291"/>
    <w:rsid w:val="008B0B42"/>
    <w:rsid w:val="008B6CB2"/>
    <w:rsid w:val="008D38D4"/>
    <w:rsid w:val="008D49D8"/>
    <w:rsid w:val="008E1172"/>
    <w:rsid w:val="008F1DE6"/>
    <w:rsid w:val="008F21E7"/>
    <w:rsid w:val="008F2F28"/>
    <w:rsid w:val="00905E8C"/>
    <w:rsid w:val="009066E4"/>
    <w:rsid w:val="00912332"/>
    <w:rsid w:val="00915838"/>
    <w:rsid w:val="0092726A"/>
    <w:rsid w:val="009326F1"/>
    <w:rsid w:val="00936757"/>
    <w:rsid w:val="00940D7E"/>
    <w:rsid w:val="00942D3B"/>
    <w:rsid w:val="00947D03"/>
    <w:rsid w:val="00957891"/>
    <w:rsid w:val="00957AE1"/>
    <w:rsid w:val="009727C5"/>
    <w:rsid w:val="00972F9B"/>
    <w:rsid w:val="00987C65"/>
    <w:rsid w:val="0099437F"/>
    <w:rsid w:val="009A7694"/>
    <w:rsid w:val="009B2F28"/>
    <w:rsid w:val="009D547D"/>
    <w:rsid w:val="009D6BD9"/>
    <w:rsid w:val="009E09E1"/>
    <w:rsid w:val="009F107A"/>
    <w:rsid w:val="009F4287"/>
    <w:rsid w:val="00A01D3F"/>
    <w:rsid w:val="00A04125"/>
    <w:rsid w:val="00A0584A"/>
    <w:rsid w:val="00A16A79"/>
    <w:rsid w:val="00A227A7"/>
    <w:rsid w:val="00A31545"/>
    <w:rsid w:val="00A33C7E"/>
    <w:rsid w:val="00A34053"/>
    <w:rsid w:val="00A42588"/>
    <w:rsid w:val="00A45CBA"/>
    <w:rsid w:val="00A46583"/>
    <w:rsid w:val="00A47602"/>
    <w:rsid w:val="00A53A33"/>
    <w:rsid w:val="00A60C5C"/>
    <w:rsid w:val="00A66482"/>
    <w:rsid w:val="00A666D5"/>
    <w:rsid w:val="00A77C56"/>
    <w:rsid w:val="00A84930"/>
    <w:rsid w:val="00A91F12"/>
    <w:rsid w:val="00A93C65"/>
    <w:rsid w:val="00A9401C"/>
    <w:rsid w:val="00AA0CF6"/>
    <w:rsid w:val="00AA4070"/>
    <w:rsid w:val="00AA47E4"/>
    <w:rsid w:val="00AC35FD"/>
    <w:rsid w:val="00AD1568"/>
    <w:rsid w:val="00AD34AA"/>
    <w:rsid w:val="00AF61C0"/>
    <w:rsid w:val="00AF6F50"/>
    <w:rsid w:val="00B021DA"/>
    <w:rsid w:val="00B20423"/>
    <w:rsid w:val="00B20DD8"/>
    <w:rsid w:val="00B2291A"/>
    <w:rsid w:val="00B22DD9"/>
    <w:rsid w:val="00B244C4"/>
    <w:rsid w:val="00B307F0"/>
    <w:rsid w:val="00B33478"/>
    <w:rsid w:val="00B34C8F"/>
    <w:rsid w:val="00B36D6C"/>
    <w:rsid w:val="00B419C8"/>
    <w:rsid w:val="00B45E8B"/>
    <w:rsid w:val="00B47ABB"/>
    <w:rsid w:val="00B47C9F"/>
    <w:rsid w:val="00B54FA7"/>
    <w:rsid w:val="00B62395"/>
    <w:rsid w:val="00B63EB2"/>
    <w:rsid w:val="00B6690C"/>
    <w:rsid w:val="00B707FB"/>
    <w:rsid w:val="00B85A7C"/>
    <w:rsid w:val="00B904AA"/>
    <w:rsid w:val="00B91904"/>
    <w:rsid w:val="00B93575"/>
    <w:rsid w:val="00B945B9"/>
    <w:rsid w:val="00B94E26"/>
    <w:rsid w:val="00B953FA"/>
    <w:rsid w:val="00B963FC"/>
    <w:rsid w:val="00BB31F6"/>
    <w:rsid w:val="00BB539C"/>
    <w:rsid w:val="00BC1EB2"/>
    <w:rsid w:val="00BC33AA"/>
    <w:rsid w:val="00BC53C2"/>
    <w:rsid w:val="00BC6F52"/>
    <w:rsid w:val="00BC7C28"/>
    <w:rsid w:val="00BD0362"/>
    <w:rsid w:val="00BD3D9E"/>
    <w:rsid w:val="00BD7A28"/>
    <w:rsid w:val="00BE3112"/>
    <w:rsid w:val="00BE7327"/>
    <w:rsid w:val="00BF0706"/>
    <w:rsid w:val="00BF514D"/>
    <w:rsid w:val="00BF6308"/>
    <w:rsid w:val="00C02E98"/>
    <w:rsid w:val="00C0608A"/>
    <w:rsid w:val="00C10F70"/>
    <w:rsid w:val="00C2116C"/>
    <w:rsid w:val="00C22381"/>
    <w:rsid w:val="00C32584"/>
    <w:rsid w:val="00C32CAC"/>
    <w:rsid w:val="00C32DC2"/>
    <w:rsid w:val="00C407B4"/>
    <w:rsid w:val="00C41B8A"/>
    <w:rsid w:val="00C52FE4"/>
    <w:rsid w:val="00C60F60"/>
    <w:rsid w:val="00C6526F"/>
    <w:rsid w:val="00C653C9"/>
    <w:rsid w:val="00C70177"/>
    <w:rsid w:val="00C771FB"/>
    <w:rsid w:val="00C87F94"/>
    <w:rsid w:val="00CA2086"/>
    <w:rsid w:val="00CA4939"/>
    <w:rsid w:val="00CA73E0"/>
    <w:rsid w:val="00CC4663"/>
    <w:rsid w:val="00CC69FD"/>
    <w:rsid w:val="00CC6A6E"/>
    <w:rsid w:val="00CD02E1"/>
    <w:rsid w:val="00CD75CB"/>
    <w:rsid w:val="00CF047B"/>
    <w:rsid w:val="00D07E97"/>
    <w:rsid w:val="00D13F69"/>
    <w:rsid w:val="00D145D1"/>
    <w:rsid w:val="00D14696"/>
    <w:rsid w:val="00D159EB"/>
    <w:rsid w:val="00D15D3D"/>
    <w:rsid w:val="00D2206D"/>
    <w:rsid w:val="00D22540"/>
    <w:rsid w:val="00D41915"/>
    <w:rsid w:val="00D439EB"/>
    <w:rsid w:val="00D448CC"/>
    <w:rsid w:val="00D600AF"/>
    <w:rsid w:val="00D6078D"/>
    <w:rsid w:val="00D620B4"/>
    <w:rsid w:val="00D75AC4"/>
    <w:rsid w:val="00D760CF"/>
    <w:rsid w:val="00D77CCB"/>
    <w:rsid w:val="00D8156E"/>
    <w:rsid w:val="00D868AA"/>
    <w:rsid w:val="00D93C4F"/>
    <w:rsid w:val="00D97307"/>
    <w:rsid w:val="00DA0313"/>
    <w:rsid w:val="00DA0F8D"/>
    <w:rsid w:val="00DA324B"/>
    <w:rsid w:val="00DA58D6"/>
    <w:rsid w:val="00DA6A56"/>
    <w:rsid w:val="00DB1ABF"/>
    <w:rsid w:val="00DC17D7"/>
    <w:rsid w:val="00DD2109"/>
    <w:rsid w:val="00DD4C35"/>
    <w:rsid w:val="00DE0DE7"/>
    <w:rsid w:val="00DE6E79"/>
    <w:rsid w:val="00DE793C"/>
    <w:rsid w:val="00E04C2E"/>
    <w:rsid w:val="00E111C0"/>
    <w:rsid w:val="00E17866"/>
    <w:rsid w:val="00E24DA6"/>
    <w:rsid w:val="00E26148"/>
    <w:rsid w:val="00E30FDA"/>
    <w:rsid w:val="00E33A14"/>
    <w:rsid w:val="00E46BA1"/>
    <w:rsid w:val="00E523CE"/>
    <w:rsid w:val="00E53802"/>
    <w:rsid w:val="00E55496"/>
    <w:rsid w:val="00E60BD2"/>
    <w:rsid w:val="00E65672"/>
    <w:rsid w:val="00E6647F"/>
    <w:rsid w:val="00E72655"/>
    <w:rsid w:val="00E76B5C"/>
    <w:rsid w:val="00EA4B26"/>
    <w:rsid w:val="00EA502D"/>
    <w:rsid w:val="00EB3675"/>
    <w:rsid w:val="00EC3201"/>
    <w:rsid w:val="00EC429B"/>
    <w:rsid w:val="00ED1BEE"/>
    <w:rsid w:val="00ED2F91"/>
    <w:rsid w:val="00ED3F96"/>
    <w:rsid w:val="00F012D8"/>
    <w:rsid w:val="00F060FB"/>
    <w:rsid w:val="00F06B46"/>
    <w:rsid w:val="00F1232D"/>
    <w:rsid w:val="00F2213E"/>
    <w:rsid w:val="00F22577"/>
    <w:rsid w:val="00F27683"/>
    <w:rsid w:val="00F3373D"/>
    <w:rsid w:val="00F40BF7"/>
    <w:rsid w:val="00F40C67"/>
    <w:rsid w:val="00F55E2B"/>
    <w:rsid w:val="00F61C22"/>
    <w:rsid w:val="00F67124"/>
    <w:rsid w:val="00F80438"/>
    <w:rsid w:val="00F819D5"/>
    <w:rsid w:val="00F83164"/>
    <w:rsid w:val="00F95172"/>
    <w:rsid w:val="00F954DD"/>
    <w:rsid w:val="00FA413F"/>
    <w:rsid w:val="00FB41A4"/>
    <w:rsid w:val="00FB4F5C"/>
    <w:rsid w:val="00FC0E7E"/>
    <w:rsid w:val="00FC2DCC"/>
    <w:rsid w:val="00FD5B3B"/>
    <w:rsid w:val="00FE002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8CE5287F-B267-4C14-AB38-6163B48D9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1232D"/>
    <w:pPr>
      <w:keepNext/>
      <w:keepLines/>
      <w:numPr>
        <w:ilvl w:val="2"/>
        <w:numId w:val="1"/>
      </w:numPr>
      <w:tabs>
        <w:tab w:val="clear" w:pos="720"/>
      </w:tabs>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tabs>
        <w:tab w:val="clear" w:pos="720"/>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qFormat/>
    <w:rsid w:val="00BD7A28"/>
    <w:pPr>
      <w:tabs>
        <w:tab w:val="clear" w:pos="720"/>
      </w:tabs>
      <w:ind w:left="240"/>
    </w:pPr>
    <w:rPr>
      <w:rFonts w:asciiTheme="minorHAnsi" w:hAnsiTheme="minorHAnsi"/>
      <w:smallCaps/>
      <w:sz w:val="20"/>
      <w:szCs w:val="20"/>
    </w:rPr>
  </w:style>
  <w:style w:type="paragraph" w:styleId="TOC3">
    <w:name w:val="toc 3"/>
    <w:basedOn w:val="Normal"/>
    <w:next w:val="Normal"/>
    <w:autoRedefine/>
    <w:uiPriority w:val="39"/>
    <w:unhideWhenUsed/>
    <w:qFormat/>
    <w:rsid w:val="00BD7A28"/>
    <w:pPr>
      <w:tabs>
        <w:tab w:val="clear" w:pos="720"/>
      </w:tabs>
      <w:ind w:left="480"/>
    </w:pPr>
    <w:rPr>
      <w:rFonts w:asciiTheme="minorHAnsi" w:hAnsiTheme="minorHAnsi"/>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1232D"/>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400A08-DBD1-424C-BBAC-512E6A8C7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2</TotalTime>
  <Pages>169</Pages>
  <Words>210462</Words>
  <Characters>1199640</Characters>
  <Application>Microsoft Office Word</Application>
  <DocSecurity>0</DocSecurity>
  <Lines>9997</Lines>
  <Paragraphs>281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407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314</cp:revision>
  <cp:lastPrinted>2013-09-12T18:27:00Z</cp:lastPrinted>
  <dcterms:created xsi:type="dcterms:W3CDTF">2019-01-11T15:42:00Z</dcterms:created>
  <dcterms:modified xsi:type="dcterms:W3CDTF">2019-01-25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